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0C9B" w:rsidRPr="00D47DCD" w:rsidRDefault="00800C9B">
      <w:pPr>
        <w:rPr>
          <w:rFonts w:ascii="Times New Roman" w:hAnsi="Times New Roman"/>
          <w:b/>
          <w:szCs w:val="24"/>
        </w:rPr>
      </w:pPr>
      <w:bookmarkStart w:id="0" w:name="_GoBack"/>
      <w:bookmarkEnd w:id="0"/>
      <w:r>
        <w:rPr>
          <w:rFonts w:ascii="Times New Roman" w:hAnsi="Times New Roman"/>
          <w:b/>
          <w:szCs w:val="24"/>
        </w:rPr>
        <w:t>Table S3</w:t>
      </w:r>
      <w:r w:rsidRPr="00FF027E">
        <w:rPr>
          <w:rFonts w:ascii="Times New Roman" w:hAnsi="Times New Roman"/>
          <w:szCs w:val="24"/>
        </w:rPr>
        <w:t xml:space="preserve">. </w:t>
      </w:r>
      <w:r w:rsidRPr="00D47DCD">
        <w:rPr>
          <w:rFonts w:ascii="Times New Roman" w:hAnsi="Times New Roman"/>
          <w:b/>
          <w:szCs w:val="24"/>
        </w:rPr>
        <w:t xml:space="preserve">Sequence comparison after sequence and structural alignment of HA1 (top) and HA2 (bottom) </w:t>
      </w:r>
    </w:p>
    <w:p w:rsidR="00800C9B" w:rsidRPr="00D47DCD" w:rsidRDefault="00800C9B">
      <w:pPr>
        <w:rPr>
          <w:rFonts w:ascii="Times New Roman" w:hAnsi="Times New Roman"/>
          <w:b/>
          <w:szCs w:val="24"/>
        </w:rPr>
      </w:pPr>
      <w:r w:rsidRPr="00D47DCD">
        <w:rPr>
          <w:rFonts w:ascii="Times New Roman" w:hAnsi="Times New Roman"/>
          <w:b/>
          <w:szCs w:val="24"/>
        </w:rPr>
        <w:t xml:space="preserve">of A/bat/Peru/10 H18 HA with bat H17 HAs and non-bat HAs </w:t>
      </w:r>
      <w:r w:rsidRPr="00D47DCD">
        <w:rPr>
          <w:rFonts w:ascii="Times New Roman" w:hAnsi="Times New Roman"/>
          <w:b/>
          <w:szCs w:val="24"/>
          <w:vertAlign w:val="superscript"/>
        </w:rPr>
        <w:t>a</w:t>
      </w:r>
      <w:r w:rsidRPr="00D47DCD">
        <w:rPr>
          <w:rFonts w:ascii="Times New Roman" w:hAnsi="Times New Roman"/>
          <w:b/>
          <w:szCs w:val="24"/>
        </w:rPr>
        <w:t>.</w:t>
      </w:r>
    </w:p>
    <w:p w:rsidR="00800C9B" w:rsidRDefault="00800C9B">
      <w:pPr>
        <w:pStyle w:val="HTMLPreformatted"/>
        <w:rPr>
          <w:b/>
          <w:color w:val="auto"/>
          <w:sz w:val="24"/>
          <w:szCs w:val="24"/>
        </w:rPr>
      </w:pPr>
      <w:r>
        <w:rPr>
          <w:b/>
          <w:color w:val="auto"/>
          <w:sz w:val="24"/>
          <w:szCs w:val="24"/>
        </w:rPr>
        <w:t>________________________________________________________________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                       1       10        20        30         40        50  54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A/bat/Peru/10 H18 </w:t>
      </w: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------------MITILILVLP--IVVG----DQICIGYHSNNSTQTV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LLESNVPV-TSSHSILEKEHNGLLCKL</w:t>
      </w:r>
    </w:p>
    <w:p w:rsidR="00800C9B" w:rsidRPr="0032686C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GU09-164[H17N10]  </w:t>
      </w:r>
      <w:r w:rsidR="00604D6D"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----------</w:t>
      </w: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MELI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</w:t>
      </w: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LILLNPYTFVLG----DRICIGYQANQNNQTV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LLEQNVPV-TGAQEILETNHNGKLCSL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10-060[H17N10]  </w:t>
      </w:r>
      <w:r w:rsidR="00604D6D"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----------</w:t>
      </w: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MELI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I</w:t>
      </w: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LILLNPYTFVLG----DRICIGYQANQNNQTV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LLEQNVPV-TGAQEILETNHNGKLCSL</w:t>
      </w: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        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       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C3411E">
        <w:rPr>
          <w:rFonts w:ascii="Courier New" w:hAnsi="Courier New" w:cs="Courier New"/>
          <w:b/>
          <w:color w:val="000000" w:themeColor="text1"/>
          <w:sz w:val="16"/>
          <w:szCs w:val="16"/>
        </w:rPr>
        <w:t xml:space="preserve">SC18 [H1N1]       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-----------MEARLLVLLCAFAATNA----DTICIGYHANNSTDTV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VLEKNVTV-THSVNLLEDSHNGKLCKL</w:t>
      </w:r>
    </w:p>
    <w:p w:rsidR="00800C9B" w:rsidRPr="0032686C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HK68[H3N2]        </w:t>
      </w: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------MKTIIALSYIFCLALGQDLPGNDNSTATLCLGHHAVPNGTLVK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ITDDQIEV-TNATELVQSSSTGKICNN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hAnsi="Courier New" w:cs="Courier"/>
          <w:b/>
          <w:color w:val="000000" w:themeColor="text1"/>
          <w:sz w:val="16"/>
          <w:szCs w:val="16"/>
        </w:rPr>
        <w:t>B/HK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 xml:space="preserve">73   </w:t>
      </w:r>
      <w:r>
        <w:rPr>
          <w:rFonts w:ascii="Courier New" w:hAnsi="Courier New" w:cs="Courier"/>
          <w:b/>
          <w:color w:val="000000" w:themeColor="text1"/>
          <w:sz w:val="16"/>
          <w:szCs w:val="16"/>
        </w:rPr>
        <w:t xml:space="preserve">         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-------MKAIIVLLMVVTSN-----------ADRICTGITSSNSPHVVKTATQGEVNVTGVIPLTTTP</w:t>
      </w:r>
      <w:r>
        <w:rPr>
          <w:rFonts w:ascii="Courier New" w:hAnsi="Courier New" w:cs="Courier"/>
          <w:b/>
          <w:color w:val="000000" w:themeColor="text1"/>
          <w:sz w:val="16"/>
          <w:szCs w:val="16"/>
        </w:rPr>
        <w:t>T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KSHFANLK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55    6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0  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7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0 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8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0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90        100         110        120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/bat/Peru/10 H18 KGKAPLDL-----IDCSLPAWLMGNPKCDELLTASEWAYIKEDPEPENGIC</w:t>
      </w:r>
      <w:r w:rsidRPr="00765B69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F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PG-DF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SLEDLILLVSNTDHFR-KE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09-164[H17N10]  NGVPPLDL-----QSCTLAGWLLGNPNC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LEAEEWSYIKINE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PDDLC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F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PG-NF-ENLQDLLLEMSGVQNFT-KV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10-060[H17N10]  NGVPPLDL-----QSCTLAGWLLGNPNCD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LEAEEWSYIKINE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A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PDDLC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F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PG-NF-ENLQDLLLEMSGVQNFT-KV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C3411E">
        <w:rPr>
          <w:rFonts w:ascii="Courier New" w:hAnsi="Courier New" w:cs="Courier New"/>
          <w:b/>
          <w:color w:val="000000" w:themeColor="text1"/>
          <w:sz w:val="16"/>
          <w:szCs w:val="16"/>
        </w:rPr>
        <w:t xml:space="preserve">SC18 [H1N1]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GIAPLQL-----GKCNIAGWLLGNPECDLLLTASSWSYIVETSNSENGTC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Y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PG-DF-IDYE</w:t>
      </w:r>
      <w:r w:rsidRPr="002C4AB1">
        <w:rPr>
          <w:rFonts w:ascii="Courier New" w:hAnsi="Courier New" w:cs="Courier New"/>
          <w:b/>
          <w:color w:val="000000" w:themeColor="text1"/>
          <w:sz w:val="16"/>
          <w:szCs w:val="16"/>
        </w:rPr>
        <w:t>ELREQLSSV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FE-KF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K68[H3N2]        P-HRILDG-----IDCTLIDALLGDPHCDVFQN-ETWDLFVERSKAFSN-</w:t>
      </w:r>
      <w:r w:rsidRPr="00263DC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C</w:t>
      </w:r>
      <w:r w:rsidRPr="00263DCC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Y</w:t>
      </w:r>
      <w:r w:rsidRPr="00263DC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PY-DV-PDYASLRSLVASSGTLE-FI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hAnsi="Courier New" w:cs="Courier"/>
          <w:b/>
          <w:color w:val="000000" w:themeColor="text1"/>
          <w:sz w:val="16"/>
          <w:szCs w:val="16"/>
        </w:rPr>
        <w:t xml:space="preserve">B/HK73            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G-TQTRGKLCPNCLNCTDLDVALGRPKCMG-TIPSAKASILHEVKPVTSGC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F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PIMHDRTKIRQLPNLLRGYENIRLSA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122          130        140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15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0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16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0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170         180      189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/bat/Peru/10 H18 KIID-MTRFS--DVTTN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ACPYDTNGASFYRNL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W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--NKGKQ-LIFHYQNSEN--NPLLIIWG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TSNAA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09-164[H17N10]  KLFN-PQSMT--GVTTN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TCPFE-GKPSFYRNL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W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I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--NSGLP-FNIEIKNPTS--NPLLLLWGI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TKDAA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10-060[H17N10]  KLFN-PQSMT--GVTTN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TCPFE-GKPSFYRNL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W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I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--NSGLP-FNIEIKNPTS--NPLLLLWGI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TKDAA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C3411E">
        <w:rPr>
          <w:rFonts w:ascii="Courier New" w:hAnsi="Courier New" w:cs="Courier New"/>
          <w:b/>
          <w:color w:val="000000" w:themeColor="text1"/>
          <w:sz w:val="16"/>
          <w:szCs w:val="16"/>
        </w:rPr>
        <w:t xml:space="preserve">SC18 [H1N1]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IFPKTSSWP--NHETTK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G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T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ACSYA-GASSFYRNLL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W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T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KGSSYPK-LSKSYVNNKG--KEVLVLWG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PPTGT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HK68[H3N2]        </w:t>
      </w:r>
      <w:r w:rsidRPr="00263DC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EG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F---TWT--GVTQN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G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ACKRG-PGNGFFSRL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W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T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SGSTYPV-LNVTMPNNDN--FDKLYIWGV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PSTNQ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hAnsi="Courier New" w:cs="Courier"/>
          <w:b/>
          <w:color w:val="000000" w:themeColor="text1"/>
          <w:sz w:val="16"/>
          <w:szCs w:val="16"/>
        </w:rPr>
        <w:t xml:space="preserve">B/HK73            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RNVTNAETAPGGPYIV--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G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T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S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GSCPNVTNGNGFFATMA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W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A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V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PKNKTATNPLTVEVPYICTKGEDQITVWGF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H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SD-DET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1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90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20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0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21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0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220           230       240       250       260     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A/bat/Peru/10 H18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E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NT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YY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SQT-GSTTITIGEETNTYPLVISE-SSI---L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G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INYFWGVVNPNQNFSIVSTGNFIWPEYGYFFQ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GU09-164[H17N10]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R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LY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NDY-SYTIFNFGEKSEEFRP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IGQ-RDE---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A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IDYYWGSLPAQSTLRIESTGNLIAPEYGFYYK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GU10-060[H17N10]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RN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LY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NDY-SYTIFNFGEKSEEFRP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IGQ-RDE---</w:t>
      </w:r>
      <w:r w:rsidRPr="007E56D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I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A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H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IDYYWGSLPAQSTLRIESTGNLIAPEYGFYYK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C3411E">
        <w:rPr>
          <w:rFonts w:ascii="Courier New" w:hAnsi="Courier New" w:cs="Courier New"/>
          <w:b/>
          <w:color w:val="000000" w:themeColor="text1"/>
          <w:sz w:val="16"/>
          <w:szCs w:val="16"/>
        </w:rPr>
        <w:t xml:space="preserve">SC18 [H1N1]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Q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LY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NAD-AYVSVGSSKYNRRFTPEIAA-RPK---V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D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G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MNYYWTLLEPGDTITFEATGNLIAPWYAFALN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HK68[H3N2] 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E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T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LY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QES-GRVTVSTRRSQQSIIPNIGS-RPW---V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</w:t>
      </w:r>
      <w:r w:rsidRPr="0012387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G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-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Q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green"/>
        </w:rPr>
        <w:t>S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ISIYWTIVKPGDVLVINSNGNLIAPRGYFKMR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hAnsi="Courier New" w:cs="Courier"/>
          <w:b/>
          <w:color w:val="000000" w:themeColor="text1"/>
          <w:sz w:val="16"/>
          <w:szCs w:val="16"/>
        </w:rPr>
        <w:t xml:space="preserve">B/HK73            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Q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MVK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LY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GDSKPQKFTSSANGVTTHYVSQIGGFPNQAEDE</w:t>
      </w:r>
      <w:r w:rsidRPr="00123878">
        <w:rPr>
          <w:rFonts w:ascii="Courier New" w:hAnsi="Courier New" w:cs="Courier"/>
          <w:b/>
          <w:color w:val="000000" w:themeColor="text1"/>
          <w:sz w:val="16"/>
          <w:szCs w:val="16"/>
        </w:rPr>
        <w:t>G</w:t>
      </w:r>
      <w:r w:rsidRPr="00123878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L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P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Q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S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  <w:highlight w:val="green"/>
        </w:rPr>
        <w:t>G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RIVVDYMVQKPGKTGTIAYQRGVLLPQKVWCAS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2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62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27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0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</w:t>
      </w:r>
      <w:r w:rsidRPr="00026553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2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80        290        300       310       320          329 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/bat/Peru/10 H18 KTTNISGIIKSSEKISDCDTICQTK-IGAINSTL-PFQNIHQNAIGDCPKYVKAQELVLATGL--RNNP--IKETR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09-164[H17N10]  RKEGKGGLMKSKLPISDCSTKCQTP-LGALNSTL-PFQNVHQQTIGNCPKYVKATSLMLATGL--RNNP--QMEGR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10-060[H17N10]  RKEGKGGLMKSKLPISDCSTKCQTP-LGALNSTL-PFQNVHQQTIGNCPKYVKATSLMLATGL--RNNP--QMEGR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C3411E">
        <w:rPr>
          <w:rFonts w:ascii="Courier New" w:hAnsi="Courier New" w:cs="Courier New"/>
          <w:b/>
          <w:color w:val="000000" w:themeColor="text1"/>
          <w:sz w:val="16"/>
          <w:szCs w:val="16"/>
        </w:rPr>
        <w:t xml:space="preserve">SC18 [H1N1]      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G-SGSGIITSDAPVHDCNTKCQTP-HGAINSSL-PFQNIHPVTIGECPKYVRSTKLRMATGL--RNIP--SIQSR</w:t>
      </w:r>
    </w:p>
    <w:p w:rsidR="00800C9B" w:rsidRPr="00026553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K68[H3N2]        TG-K-SSIMSSDAPIDTCISECITP-NGSIPNDK-PFQNVNKITYGACPKYVKQNTLKLATGM--RNVP--EKQTR</w:t>
      </w:r>
    </w:p>
    <w:p w:rsidR="00800C9B" w:rsidRPr="005C03FA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hAnsi="Courier New" w:cs="Courier"/>
          <w:b/>
          <w:color w:val="000000" w:themeColor="text1"/>
          <w:sz w:val="16"/>
          <w:szCs w:val="16"/>
        </w:rPr>
        <w:t xml:space="preserve">B/HK73            </w:t>
      </w:r>
      <w:r w:rsidRPr="00263DCC">
        <w:rPr>
          <w:rFonts w:ascii="Courier New" w:hAnsi="Courier New" w:cs="Courier"/>
          <w:b/>
          <w:color w:val="000000" w:themeColor="text1"/>
          <w:sz w:val="16"/>
          <w:szCs w:val="16"/>
        </w:rPr>
        <w:t>GR-S-KVIKGSLPLIG-EAD-</w:t>
      </w:r>
      <w:r w:rsidRPr="00EF6D26">
        <w:rPr>
          <w:rFonts w:ascii="Courier New" w:hAnsi="Courier New" w:cs="Courier New"/>
          <w:b/>
          <w:color w:val="000000" w:themeColor="text1"/>
          <w:sz w:val="16"/>
          <w:szCs w:val="16"/>
        </w:rPr>
        <w:t>CLHEKYGGLNKSKPYYTGEHAKAIGNCPIWVKT--PLKLANGTKYRPPAKLLKER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</w:t>
      </w: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32686C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1       10        20        30        40        50        60        70      78</w:t>
      </w:r>
    </w:p>
    <w:p w:rsidR="00800C9B" w:rsidRPr="00462CE4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Theme="minorEastAsia" w:hAnsi="Courier New" w:cs="Courier New"/>
          <w:b/>
          <w:sz w:val="16"/>
          <w:szCs w:val="16"/>
        </w:rPr>
      </w:pPr>
      <w:r w:rsidRPr="00462CE4">
        <w:rPr>
          <w:rFonts w:ascii="Courier New" w:eastAsiaTheme="minorEastAsia" w:hAnsi="Courier New" w:cs="Courier New"/>
          <w:b/>
          <w:sz w:val="16"/>
          <w:szCs w:val="16"/>
        </w:rPr>
        <w:t xml:space="preserve">A/bat/Peru/10 </w:t>
      </w:r>
      <w:r>
        <w:rPr>
          <w:rFonts w:ascii="Courier New" w:eastAsiaTheme="minorEastAsia" w:hAnsi="Courier New" w:cs="Courier New"/>
          <w:b/>
          <w:sz w:val="16"/>
          <w:szCs w:val="16"/>
        </w:rPr>
        <w:t>H18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 xml:space="preserve"> 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red"/>
        </w:rPr>
        <w:t>GLFGAIAGFIEGGWQGLIDGWYG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Y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red"/>
        </w:rPr>
        <w:t>H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HQ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N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SE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G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SGY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A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AD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K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EAT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Q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KA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V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DAI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T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TK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V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NNI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I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DK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M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NTQ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F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ES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T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AKE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F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NK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I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EMR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cyan"/>
        </w:rPr>
        <w:t>I</w:t>
      </w:r>
      <w:r w:rsidRPr="00462CE4">
        <w:rPr>
          <w:rFonts w:ascii="Courier New" w:eastAsiaTheme="minorEastAsia" w:hAnsi="Courier New" w:cs="Courier New"/>
          <w:b/>
          <w:sz w:val="16"/>
          <w:szCs w:val="16"/>
        </w:rPr>
        <w:t>K</w:t>
      </w:r>
    </w:p>
    <w:p w:rsidR="00800C9B" w:rsidRPr="00462CE4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</w:pP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GU10-060[H17N10]  GLFGAIAGFIEGGWQGMIDGWYG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HH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N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Q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G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SGY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AD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K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EAT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Q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KA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DAI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T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NK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NSI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DK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M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NSQ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ES</w:t>
      </w:r>
      <w:r w:rsidRPr="00462CE4">
        <w:rPr>
          <w:rFonts w:ascii="Courier New" w:eastAsiaTheme="minorEastAsia" w:hAnsi="Courier New" w:cs="Courier New"/>
          <w:b/>
          <w:sz w:val="16"/>
          <w:szCs w:val="16"/>
          <w:highlight w:val="yellow"/>
        </w:rPr>
        <w:t>N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IK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NR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ELR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 xml:space="preserve">Q                                              </w:t>
      </w:r>
    </w:p>
    <w:p w:rsidR="00800C9B" w:rsidRPr="00462CE4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09-164[H17N10]  GLFGAIAGFIEGGWQGMIDGWY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HE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N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E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GY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K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AT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Q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A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T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K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S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K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M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SQ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S</w:t>
      </w:r>
      <w:r w:rsidRPr="00462CE4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N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IKE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R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LR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</w:t>
      </w:r>
    </w:p>
    <w:p w:rsidR="00800C9B" w:rsidRPr="00462CE4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C18 [H1N1]       GLFGAIAGFIEGGWTGMIDGWY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HQ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N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Q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GY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Q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ST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Q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G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T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K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SV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M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TQ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KE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N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RR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</w:t>
      </w:r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HK68[H3N2]        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LFGAIAGFIENGWEGMIDGWY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F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H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G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S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Q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R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E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GR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</w:t>
      </w:r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/HK73            GFFGAIAGFLEGGWEGMIAGWH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SH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H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A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S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K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S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S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VK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QR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G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M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N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</w:t>
      </w:r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                        </w:t>
      </w:r>
      <w:proofErr w:type="spellStart"/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</w:t>
      </w:r>
      <w:proofErr w:type="spellEnd"/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 80        90       100       110       120       130       140       150   156 </w:t>
      </w:r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A/bat/Peru/10 H18 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H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SDR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V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DD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G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FLD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V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WS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Y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NAE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LV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LEN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E</w:t>
      </w:r>
      <w:r w:rsidRPr="00AF5748">
        <w:rPr>
          <w:rFonts w:ascii="Courier New" w:eastAsia="Times New Roman" w:hAnsi="Courier New" w:cs="Courier New"/>
          <w:b/>
          <w:color w:val="FF0000"/>
          <w:sz w:val="16"/>
          <w:szCs w:val="16"/>
        </w:rPr>
        <w:t>R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T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DFH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D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AN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NNL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Y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QK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KVQ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KD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yellow"/>
        </w:rPr>
        <w:t>N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AID</w:t>
      </w:r>
      <w:r w:rsidRPr="00AF5748">
        <w:rPr>
          <w:rFonts w:ascii="Courier New" w:eastAsia="Times New Roman" w:hAnsi="Courier New" w:cs="Courier New"/>
          <w:b/>
          <w:sz w:val="16"/>
          <w:szCs w:val="16"/>
          <w:highlight w:val="cyan"/>
        </w:rPr>
        <w:t>M</w:t>
      </w:r>
      <w:r w:rsidRPr="00AF5748">
        <w:rPr>
          <w:rFonts w:ascii="Courier New" w:eastAsia="Times New Roman" w:hAnsi="Courier New" w:cs="Courier New"/>
          <w:b/>
          <w:sz w:val="16"/>
          <w:szCs w:val="16"/>
        </w:rPr>
        <w:t>GNGCFKILHKCNNTCMDDIKNGT</w:t>
      </w:r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10-060[H17N10]  H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DR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L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WS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T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E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E</w:t>
      </w:r>
      <w:r w:rsidRPr="00AF5748">
        <w:rPr>
          <w:rFonts w:ascii="Courier New" w:eastAsia="Times New Roman" w:hAnsi="Courier New" w:cs="Courier New"/>
          <w:b/>
          <w:color w:val="FF0000"/>
          <w:sz w:val="16"/>
          <w:szCs w:val="16"/>
        </w:rPr>
        <w:t>R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FH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N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A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I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NGCFLLLHKCNNSCMDDIKNGT</w:t>
      </w:r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09-164[H17N10]  H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DR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L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WS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T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E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E</w:t>
      </w:r>
      <w:r w:rsidRPr="00AF5748">
        <w:rPr>
          <w:rFonts w:ascii="Courier New" w:eastAsia="Times New Roman" w:hAnsi="Courier New" w:cs="Courier New"/>
          <w:b/>
          <w:color w:val="FF0000"/>
          <w:sz w:val="16"/>
          <w:szCs w:val="16"/>
        </w:rPr>
        <w:t>R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FH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N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A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I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NGCFLLLHKCNNSCMDDIKNGT</w:t>
      </w:r>
    </w:p>
    <w:p w:rsidR="00800C9B" w:rsidRPr="00AF5748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C18 [H1N1]       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K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G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FL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W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A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E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E</w:t>
      </w:r>
      <w:r w:rsidRPr="00AF5748">
        <w:rPr>
          <w:rFonts w:ascii="Courier New" w:eastAsia="Times New Roman" w:hAnsi="Courier New" w:cs="Courier New"/>
          <w:b/>
          <w:color w:val="FF0000"/>
          <w:sz w:val="16"/>
          <w:szCs w:val="16"/>
        </w:rPr>
        <w:t>R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FH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N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Y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S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K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NGCFEFYHKCDDACMESVRNGT</w:t>
      </w:r>
    </w:p>
    <w:p w:rsidR="00800C9B" w:rsidRPr="00462CE4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K68[H3N2]        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Y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KI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WS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Y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A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V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A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LE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H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I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DL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S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M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NK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F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K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T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RQ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RE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N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AED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M</w:t>
      </w:r>
      <w:r w:rsidRPr="00AF5748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NGCFKIYHKCDNACIESIRNGT</w:t>
      </w:r>
    </w:p>
    <w:p w:rsidR="00800C9B" w:rsidRPr="00462CE4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</w:pP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B/HK73            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DEK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V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DD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RAD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T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IS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S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QI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AV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LSN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GI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I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NS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D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EH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LA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E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RK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KKM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L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GP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yellow"/>
        </w:rPr>
        <w:t>S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AVD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  <w:highlight w:val="cyan"/>
        </w:rPr>
        <w:t>I</w:t>
      </w:r>
      <w:r w:rsidRPr="00462CE4">
        <w:rPr>
          <w:rFonts w:ascii="Courier New" w:eastAsiaTheme="minorEastAsia" w:hAnsi="Courier New" w:cs="Courier New"/>
          <w:b/>
          <w:color w:val="000000" w:themeColor="text1"/>
          <w:sz w:val="16"/>
          <w:szCs w:val="16"/>
        </w:rPr>
        <w:t>GNGCFETKHKCNQTCLDRIAAGT</w:t>
      </w:r>
    </w:p>
    <w:p w:rsidR="00800C9B" w:rsidRPr="00462CE4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 </w:t>
      </w:r>
      <w:proofErr w:type="spellStart"/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bc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yellow"/>
        </w:rPr>
        <w:t>d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efg</w:t>
      </w:r>
      <w:r w:rsidRPr="00462CE4">
        <w:rPr>
          <w:rFonts w:ascii="Courier New" w:eastAsia="Times New Roman" w:hAnsi="Courier New" w:cs="Courier New"/>
          <w:b/>
          <w:color w:val="000000" w:themeColor="text1"/>
          <w:sz w:val="16"/>
          <w:szCs w:val="16"/>
          <w:highlight w:val="cyan"/>
        </w:rPr>
        <w:t>a</w:t>
      </w:r>
      <w:proofErr w:type="spellEnd"/>
    </w:p>
    <w:p w:rsidR="00800C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                   160       170   175</w:t>
      </w:r>
    </w:p>
    <w:p w:rsidR="00800C9B" w:rsidRPr="00171301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sz w:val="16"/>
          <w:szCs w:val="16"/>
        </w:rPr>
      </w:pPr>
      <w:r>
        <w:rPr>
          <w:rFonts w:ascii="Courier New" w:eastAsia="Times New Roman" w:hAnsi="Courier New" w:cs="Courier New"/>
          <w:b/>
          <w:sz w:val="16"/>
          <w:szCs w:val="16"/>
        </w:rPr>
        <w:t xml:space="preserve">A/bat/Peru/10 </w:t>
      </w:r>
      <w:r w:rsidRPr="00171301">
        <w:rPr>
          <w:rFonts w:ascii="Courier New" w:eastAsia="Times New Roman" w:hAnsi="Courier New" w:cs="Courier New"/>
          <w:b/>
          <w:sz w:val="16"/>
          <w:szCs w:val="16"/>
        </w:rPr>
        <w:t xml:space="preserve">H18 </w:t>
      </w:r>
      <w:r w:rsidRPr="00171301">
        <w:rPr>
          <w:rFonts w:ascii="Courier New" w:hAnsi="Courier New" w:cs="Courier New"/>
          <w:b/>
          <w:sz w:val="16"/>
          <w:szCs w:val="16"/>
        </w:rPr>
        <w:t>YNYYEYRKESHLEK</w:t>
      </w:r>
      <w:r>
        <w:rPr>
          <w:rFonts w:ascii="Courier New" w:hAnsi="Courier New" w:cs="Courier New"/>
          <w:b/>
          <w:sz w:val="16"/>
          <w:szCs w:val="16"/>
        </w:rPr>
        <w:t>-</w:t>
      </w:r>
      <w:r w:rsidRPr="00171301">
        <w:rPr>
          <w:rFonts w:ascii="Courier New" w:hAnsi="Courier New" w:cs="Courier New"/>
          <w:b/>
          <w:sz w:val="16"/>
          <w:szCs w:val="16"/>
        </w:rPr>
        <w:t>QKID</w:t>
      </w:r>
    </w:p>
    <w:p w:rsidR="00800C9B" w:rsidRPr="00E01B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E01B9B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10-060[H17N10]  </w:t>
      </w:r>
      <w:r w:rsidRPr="00E01B9B">
        <w:rPr>
          <w:rFonts w:ascii="Courier New" w:hAnsi="Courier New" w:cs="Courier New"/>
          <w:b/>
          <w:color w:val="000000" w:themeColor="text1"/>
          <w:sz w:val="16"/>
          <w:szCs w:val="16"/>
        </w:rPr>
        <w:t>YKYMDYREESHIEK-QKIDG</w:t>
      </w:r>
    </w:p>
    <w:p w:rsidR="00800C9B" w:rsidRPr="00E01B9B" w:rsidRDefault="00800C9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</w:pPr>
      <w:r w:rsidRPr="00E01B9B"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>GU</w:t>
      </w:r>
      <w:r>
        <w:rPr>
          <w:rFonts w:ascii="Courier New" w:eastAsia="Times New Roman" w:hAnsi="Courier New" w:cs="Courier New"/>
          <w:b/>
          <w:color w:val="000000" w:themeColor="text1"/>
          <w:sz w:val="16"/>
          <w:szCs w:val="16"/>
        </w:rPr>
        <w:t xml:space="preserve">09-164[H17N10]  </w:t>
      </w:r>
      <w:r w:rsidRPr="00E01B9B">
        <w:rPr>
          <w:rFonts w:ascii="Courier New" w:hAnsi="Courier New" w:cs="Courier New"/>
          <w:b/>
          <w:color w:val="000000" w:themeColor="text1"/>
          <w:sz w:val="16"/>
          <w:szCs w:val="16"/>
        </w:rPr>
        <w:t>YKYMDYREESHIEK-QKIDG</w:t>
      </w:r>
    </w:p>
    <w:p w:rsidR="00800C9B" w:rsidRPr="00C3411E" w:rsidRDefault="00800C9B">
      <w:pPr>
        <w:pStyle w:val="HTMLPreformatted"/>
        <w:rPr>
          <w:b/>
          <w:color w:val="000000" w:themeColor="text1"/>
          <w:sz w:val="16"/>
          <w:szCs w:val="16"/>
        </w:rPr>
      </w:pPr>
      <w:r w:rsidRPr="00C3411E">
        <w:rPr>
          <w:b/>
          <w:color w:val="000000" w:themeColor="text1"/>
          <w:sz w:val="16"/>
          <w:szCs w:val="16"/>
        </w:rPr>
        <w:t>SC18 [H1N1]       YDYPKYSEESKLNR</w:t>
      </w:r>
      <w:r>
        <w:rPr>
          <w:b/>
          <w:color w:val="000000" w:themeColor="text1"/>
          <w:sz w:val="16"/>
          <w:szCs w:val="16"/>
        </w:rPr>
        <w:t>-</w:t>
      </w:r>
      <w:r w:rsidRPr="00C3411E">
        <w:rPr>
          <w:b/>
          <w:color w:val="000000" w:themeColor="text1"/>
          <w:sz w:val="16"/>
          <w:szCs w:val="16"/>
        </w:rPr>
        <w:t>EEIDG</w:t>
      </w:r>
    </w:p>
    <w:p w:rsidR="00800C9B" w:rsidRPr="00E01B9B" w:rsidRDefault="00800C9B">
      <w:pPr>
        <w:pStyle w:val="HTMLPreformatted"/>
        <w:rPr>
          <w:b/>
          <w:color w:val="000000" w:themeColor="text1"/>
          <w:sz w:val="16"/>
          <w:szCs w:val="16"/>
        </w:rPr>
      </w:pPr>
      <w:r>
        <w:rPr>
          <w:b/>
          <w:color w:val="000000" w:themeColor="text1"/>
          <w:sz w:val="16"/>
          <w:szCs w:val="16"/>
        </w:rPr>
        <w:t>HK</w:t>
      </w:r>
      <w:r w:rsidRPr="00E01B9B">
        <w:rPr>
          <w:b/>
          <w:color w:val="000000" w:themeColor="text1"/>
          <w:sz w:val="16"/>
          <w:szCs w:val="16"/>
        </w:rPr>
        <w:t>68[H3N2]        YDHDVYRDEALNNR-FQIKG</w:t>
      </w:r>
    </w:p>
    <w:p w:rsidR="00800C9B" w:rsidRPr="00744D2B" w:rsidRDefault="00800C9B">
      <w:pPr>
        <w:pStyle w:val="HTMLPreformatted"/>
        <w:rPr>
          <w:b/>
          <w:color w:val="000000" w:themeColor="text1"/>
          <w:sz w:val="16"/>
          <w:szCs w:val="16"/>
        </w:rPr>
      </w:pPr>
      <w:r w:rsidRPr="00E01B9B">
        <w:rPr>
          <w:b/>
          <w:color w:val="000000" w:themeColor="text1"/>
          <w:sz w:val="16"/>
          <w:szCs w:val="16"/>
        </w:rPr>
        <w:t>B/</w:t>
      </w:r>
      <w:r>
        <w:rPr>
          <w:b/>
          <w:color w:val="000000" w:themeColor="text1"/>
          <w:sz w:val="16"/>
          <w:szCs w:val="16"/>
        </w:rPr>
        <w:t>HK</w:t>
      </w:r>
      <w:r w:rsidRPr="00E01B9B">
        <w:rPr>
          <w:b/>
          <w:color w:val="000000" w:themeColor="text1"/>
          <w:sz w:val="16"/>
          <w:szCs w:val="16"/>
        </w:rPr>
        <w:t xml:space="preserve">73         </w:t>
      </w:r>
      <w:r>
        <w:rPr>
          <w:b/>
          <w:color w:val="000000" w:themeColor="text1"/>
          <w:sz w:val="16"/>
          <w:szCs w:val="16"/>
        </w:rPr>
        <w:t xml:space="preserve">   </w:t>
      </w:r>
      <w:r w:rsidRPr="00E01B9B">
        <w:rPr>
          <w:b/>
          <w:color w:val="000000" w:themeColor="text1"/>
          <w:sz w:val="16"/>
          <w:szCs w:val="16"/>
        </w:rPr>
        <w:t>FNAGEFSLPTFDSLNITAAS</w:t>
      </w:r>
      <w:r w:rsidRPr="00263DCC">
        <w:rPr>
          <w:rFonts w:cs="Courier"/>
          <w:b/>
          <w:color w:val="000000" w:themeColor="text1"/>
          <w:sz w:val="16"/>
          <w:szCs w:val="16"/>
        </w:rPr>
        <w:t xml:space="preserve">            </w:t>
      </w:r>
      <w:r>
        <w:rPr>
          <w:b/>
          <w:color w:val="auto"/>
          <w:sz w:val="24"/>
          <w:szCs w:val="24"/>
        </w:rPr>
        <w:t>________________________________________________________________</w:t>
      </w:r>
    </w:p>
    <w:p w:rsidR="00800C9B" w:rsidRDefault="00800C9B">
      <w:pPr>
        <w:spacing w:after="200" w:line="276" w:lineRule="auto"/>
        <w:rPr>
          <w:rFonts w:ascii="Times New Roman" w:hAnsi="Times New Roman"/>
          <w:b/>
          <w:bCs/>
          <w:color w:val="000000"/>
          <w:szCs w:val="26"/>
        </w:rPr>
      </w:pPr>
      <w:r w:rsidRPr="00FF027E">
        <w:rPr>
          <w:rFonts w:ascii="Times New Roman" w:hAnsi="Times New Roman"/>
          <w:szCs w:val="24"/>
          <w:vertAlign w:val="superscript"/>
        </w:rPr>
        <w:t>a</w:t>
      </w:r>
      <w:r w:rsidRPr="00FF027E">
        <w:rPr>
          <w:rFonts w:ascii="Times New Roman" w:hAnsi="Times New Roman"/>
          <w:szCs w:val="24"/>
        </w:rPr>
        <w:t xml:space="preserve"> </w:t>
      </w:r>
      <w:r w:rsidRPr="0062442C">
        <w:rPr>
          <w:rFonts w:ascii="Times New Roman" w:hAnsi="Times New Roman"/>
          <w:sz w:val="22"/>
          <w:szCs w:val="22"/>
        </w:rPr>
        <w:t>Abbreviations: A/bat/Peru/10, A/</w:t>
      </w:r>
      <w:r>
        <w:rPr>
          <w:rFonts w:ascii="Times New Roman" w:hAnsi="Times New Roman"/>
          <w:sz w:val="22"/>
          <w:szCs w:val="22"/>
        </w:rPr>
        <w:t>flat-faced fruit bat</w:t>
      </w:r>
      <w:r w:rsidRPr="0062442C">
        <w:rPr>
          <w:rFonts w:ascii="Times New Roman" w:hAnsi="Times New Roman"/>
          <w:sz w:val="22"/>
          <w:szCs w:val="22"/>
        </w:rPr>
        <w:t xml:space="preserve">/Peru/033/2010 (H18N11); GU10-060, A/little yellow-shouldered bat/Guatemala/060/2010 (H17N10); GU09-164, A/little yellow-shouldered bat/Guatemala/164/2009 (H17N10); </w:t>
      </w:r>
      <w:r w:rsidRPr="0062442C">
        <w:rPr>
          <w:rFonts w:ascii="Times New Roman" w:eastAsia="Times New Roman" w:hAnsi="Times New Roman"/>
          <w:color w:val="000000" w:themeColor="text1"/>
          <w:sz w:val="22"/>
          <w:szCs w:val="22"/>
        </w:rPr>
        <w:t xml:space="preserve">SC18, A/South Carolina/1/18 (H1N1); </w:t>
      </w:r>
      <w:r w:rsidRPr="0062442C">
        <w:rPr>
          <w:rFonts w:ascii="Times New Roman" w:hAnsi="Times New Roman"/>
          <w:sz w:val="22"/>
          <w:szCs w:val="22"/>
        </w:rPr>
        <w:t xml:space="preserve">HK68, </w:t>
      </w:r>
      <w:r w:rsidRPr="0062442C">
        <w:rPr>
          <w:rFonts w:ascii="Times New Roman" w:eastAsia="Times New Roman" w:hAnsi="Times New Roman"/>
          <w:color w:val="000000" w:themeColor="text1"/>
          <w:sz w:val="22"/>
          <w:szCs w:val="22"/>
        </w:rPr>
        <w:t xml:space="preserve">A/Hong Kong/68 (H3N2); B/HK73, </w:t>
      </w:r>
      <w:r w:rsidRPr="0062442C">
        <w:rPr>
          <w:rFonts w:ascii="Times New Roman" w:hAnsi="Times New Roman"/>
          <w:color w:val="000000" w:themeColor="text1"/>
          <w:sz w:val="22"/>
          <w:szCs w:val="22"/>
        </w:rPr>
        <w:t>B/Hong Kong/8/73</w:t>
      </w:r>
      <w:r w:rsidRPr="0062442C">
        <w:rPr>
          <w:rFonts w:ascii="Times New Roman" w:eastAsia="Times New Roman" w:hAnsi="Times New Roman"/>
          <w:color w:val="000000" w:themeColor="text1"/>
          <w:sz w:val="22"/>
          <w:szCs w:val="22"/>
        </w:rPr>
        <w:t>.</w:t>
      </w:r>
      <w:r w:rsidRPr="0062442C">
        <w:rPr>
          <w:rFonts w:ascii="Times New Roman" w:hAnsi="Times New Roman"/>
          <w:sz w:val="22"/>
          <w:szCs w:val="22"/>
        </w:rPr>
        <w:t xml:space="preserve"> Green indicates important residues around the receptor-binding site in all flu A HAs </w:t>
      </w:r>
      <w:r w:rsidR="00F375A0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Ta2VoZWw8L0F1dGhvcj48WWVhcj4yMDAwPC9ZZWFyPjxS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</w:fldData>
        </w:fldChar>
      </w:r>
      <w:r w:rsidR="00F375A0">
        <w:rPr>
          <w:rFonts w:ascii="Times New Roman" w:hAnsi="Times New Roman"/>
          <w:sz w:val="22"/>
          <w:szCs w:val="22"/>
        </w:rPr>
        <w:instrText xml:space="preserve"> ADDIN EN.CITE </w:instrText>
      </w:r>
      <w:r w:rsidR="00F375A0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Ta2VoZWw8L0F1dGhvcj48WWVhcj4yMDAwPC9ZZWFyPjxS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</w:fldData>
        </w:fldChar>
      </w:r>
      <w:r w:rsidR="00F375A0">
        <w:rPr>
          <w:rFonts w:ascii="Times New Roman" w:hAnsi="Times New Roman"/>
          <w:sz w:val="22"/>
          <w:szCs w:val="22"/>
        </w:rPr>
        <w:instrText xml:space="preserve"> ADDIN EN.CITE.DATA </w:instrText>
      </w:r>
      <w:r w:rsidR="00F375A0">
        <w:rPr>
          <w:rFonts w:ascii="Times New Roman" w:hAnsi="Times New Roman"/>
          <w:sz w:val="22"/>
          <w:szCs w:val="22"/>
        </w:rPr>
      </w:r>
      <w:r w:rsidR="00F375A0">
        <w:rPr>
          <w:rFonts w:ascii="Times New Roman" w:hAnsi="Times New Roman"/>
          <w:sz w:val="22"/>
          <w:szCs w:val="22"/>
        </w:rPr>
        <w:fldChar w:fldCharType="end"/>
      </w:r>
      <w:r w:rsidR="00F375A0">
        <w:rPr>
          <w:rFonts w:ascii="Times New Roman" w:hAnsi="Times New Roman"/>
          <w:sz w:val="22"/>
          <w:szCs w:val="22"/>
        </w:rPr>
      </w:r>
      <w:r w:rsidR="00F375A0">
        <w:rPr>
          <w:rFonts w:ascii="Times New Roman" w:hAnsi="Times New Roman"/>
          <w:sz w:val="22"/>
          <w:szCs w:val="22"/>
        </w:rPr>
        <w:fldChar w:fldCharType="separate"/>
      </w:r>
      <w:r w:rsidR="00F375A0">
        <w:rPr>
          <w:rFonts w:ascii="Times New Roman" w:hAnsi="Times New Roman"/>
          <w:noProof/>
          <w:sz w:val="22"/>
          <w:szCs w:val="22"/>
        </w:rPr>
        <w:t>[</w:t>
      </w:r>
      <w:hyperlink w:anchor="_ENREF_16" w:tooltip="Skehel, 2000 #14" w:history="1">
        <w:r w:rsidR="00F375A0">
          <w:rPr>
            <w:rFonts w:ascii="Times New Roman" w:hAnsi="Times New Roman"/>
            <w:noProof/>
            <w:sz w:val="22"/>
            <w:szCs w:val="22"/>
          </w:rPr>
          <w:t>16</w:t>
        </w:r>
      </w:hyperlink>
      <w:r w:rsidR="00F375A0">
        <w:rPr>
          <w:rFonts w:ascii="Times New Roman" w:hAnsi="Times New Roman"/>
          <w:noProof/>
          <w:sz w:val="22"/>
          <w:szCs w:val="22"/>
        </w:rPr>
        <w:t>]</w:t>
      </w:r>
      <w:r w:rsidR="00F375A0">
        <w:rPr>
          <w:rFonts w:ascii="Times New Roman" w:hAnsi="Times New Roman"/>
          <w:sz w:val="22"/>
          <w:szCs w:val="22"/>
        </w:rPr>
        <w:fldChar w:fldCharType="end"/>
      </w:r>
      <w:hyperlink w:anchor="_ENREF_28" w:tooltip="Skehel, 2000 #1335" w:history="1"/>
      <w:r w:rsidRPr="0062442C">
        <w:rPr>
          <w:rFonts w:ascii="Times New Roman" w:hAnsi="Times New Roman"/>
          <w:sz w:val="22"/>
          <w:szCs w:val="22"/>
        </w:rPr>
        <w:t xml:space="preserve">. The putative fusion peptide in A/bat/Peru/10 HA is colored red and highly conserved with all other HAs. The conservation of the heptad repeats of HA2 and their positions in </w:t>
      </w:r>
      <w:r>
        <w:rPr>
          <w:rFonts w:ascii="Times New Roman" w:hAnsi="Times New Roman"/>
          <w:sz w:val="22"/>
          <w:szCs w:val="22"/>
        </w:rPr>
        <w:t xml:space="preserve">the </w:t>
      </w:r>
      <w:r w:rsidRPr="0062442C">
        <w:rPr>
          <w:rFonts w:ascii="Times New Roman" w:hAnsi="Times New Roman"/>
          <w:sz w:val="22"/>
          <w:szCs w:val="22"/>
        </w:rPr>
        <w:t>coil (a-g) are shown</w:t>
      </w:r>
      <w:r>
        <w:rPr>
          <w:rFonts w:ascii="Times New Roman" w:hAnsi="Times New Roman"/>
          <w:sz w:val="22"/>
          <w:szCs w:val="22"/>
        </w:rPr>
        <w:t xml:space="preserve"> in yellow and cyan</w:t>
      </w:r>
      <w:r w:rsidRPr="0062442C">
        <w:rPr>
          <w:rFonts w:ascii="Times New Roman" w:hAnsi="Times New Roman"/>
          <w:sz w:val="22"/>
          <w:szCs w:val="22"/>
        </w:rPr>
        <w:t>.</w:t>
      </w:r>
    </w:p>
    <w:sectPr w:rsidR="00800C9B" w:rsidSect="00BF1A37">
      <w:footerReference w:type="default" r:id="rId10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42319" w:rsidRDefault="00A42319" w:rsidP="001438D7">
      <w:r>
        <w:separator/>
      </w:r>
    </w:p>
  </w:endnote>
  <w:endnote w:type="continuationSeparator" w:id="0">
    <w:p w:rsidR="00A42319" w:rsidRDefault="00A42319" w:rsidP="001438D7">
      <w:r>
        <w:continuationSeparator/>
      </w:r>
    </w:p>
  </w:endnote>
  <w:endnote w:type="continuationNotice" w:id="1">
    <w:p w:rsidR="00A42319" w:rsidRDefault="00A4231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95163776"/>
      <w:docPartObj>
        <w:docPartGallery w:val="Page Numbers (Bottom of Page)"/>
        <w:docPartUnique/>
      </w:docPartObj>
    </w:sdtPr>
    <w:sdtEndPr>
      <w:rPr>
        <w:sz w:val="22"/>
        <w:szCs w:val="22"/>
      </w:rPr>
    </w:sdtEndPr>
    <w:sdtContent>
      <w:p w:rsidR="00A42319" w:rsidRPr="005C7AF4" w:rsidRDefault="00A42319">
        <w:pPr>
          <w:pStyle w:val="Footer"/>
          <w:jc w:val="right"/>
          <w:rPr>
            <w:sz w:val="22"/>
            <w:szCs w:val="22"/>
          </w:rPr>
        </w:pPr>
        <w:r w:rsidRPr="005C7AF4">
          <w:rPr>
            <w:sz w:val="22"/>
            <w:szCs w:val="22"/>
          </w:rPr>
          <w:fldChar w:fldCharType="begin"/>
        </w:r>
        <w:r w:rsidRPr="005C7AF4">
          <w:rPr>
            <w:sz w:val="22"/>
            <w:szCs w:val="22"/>
          </w:rPr>
          <w:instrText xml:space="preserve"> PAGE   \* MERGEFORMAT </w:instrText>
        </w:r>
        <w:r w:rsidRPr="005C7AF4">
          <w:rPr>
            <w:sz w:val="22"/>
            <w:szCs w:val="22"/>
          </w:rPr>
          <w:fldChar w:fldCharType="separate"/>
        </w:r>
        <w:r w:rsidR="00BF1A37">
          <w:rPr>
            <w:noProof/>
            <w:sz w:val="22"/>
            <w:szCs w:val="22"/>
          </w:rPr>
          <w:t>1</w:t>
        </w:r>
        <w:r w:rsidRPr="005C7AF4">
          <w:rPr>
            <w:noProof/>
            <w:sz w:val="22"/>
            <w:szCs w:val="22"/>
          </w:rPr>
          <w:fldChar w:fldCharType="end"/>
        </w:r>
      </w:p>
    </w:sdtContent>
  </w:sdt>
  <w:p w:rsidR="00A42319" w:rsidRDefault="00A4231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42319" w:rsidRDefault="00A42319" w:rsidP="001438D7">
      <w:r>
        <w:separator/>
      </w:r>
    </w:p>
  </w:footnote>
  <w:footnote w:type="continuationSeparator" w:id="0">
    <w:p w:rsidR="00A42319" w:rsidRDefault="00A42319" w:rsidP="001438D7">
      <w:r>
        <w:continuationSeparator/>
      </w:r>
    </w:p>
  </w:footnote>
  <w:footnote w:type="continuationNotice" w:id="1">
    <w:p w:rsidR="00A42319" w:rsidRDefault="00A42319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6C2C22"/>
    <w:multiLevelType w:val="hybridMultilevel"/>
    <w:tmpl w:val="FE62BB22"/>
    <w:lvl w:ilvl="0" w:tplc="9FD40026">
      <w:start w:val="78"/>
      <w:numFmt w:val="bullet"/>
      <w:lvlText w:val=""/>
      <w:lvlJc w:val="left"/>
      <w:pPr>
        <w:ind w:left="720" w:hanging="360"/>
      </w:pPr>
      <w:rPr>
        <w:rFonts w:ascii="Symbol" w:eastAsia="Times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B251256"/>
    <w:multiLevelType w:val="hybridMultilevel"/>
    <w:tmpl w:val="D7A6725A"/>
    <w:lvl w:ilvl="0" w:tplc="094AA782">
      <w:start w:val="3"/>
      <w:numFmt w:val="bullet"/>
      <w:lvlText w:val=""/>
      <w:lvlJc w:val="left"/>
      <w:pPr>
        <w:ind w:left="720" w:hanging="360"/>
      </w:pPr>
      <w:rPr>
        <w:rFonts w:ascii="Symbol" w:eastAsia="Times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3BA5361"/>
    <w:multiLevelType w:val="hybridMultilevel"/>
    <w:tmpl w:val="491E5242"/>
    <w:lvl w:ilvl="0" w:tplc="6EC88D32">
      <w:start w:val="1"/>
      <w:numFmt w:val="upperLetter"/>
      <w:lvlText w:val="%1."/>
      <w:lvlJc w:val="left"/>
      <w:pPr>
        <w:ind w:left="453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173" w:hanging="360"/>
      </w:pPr>
    </w:lvl>
    <w:lvl w:ilvl="2" w:tplc="0409001B" w:tentative="1">
      <w:start w:val="1"/>
      <w:numFmt w:val="lowerRoman"/>
      <w:lvlText w:val="%3."/>
      <w:lvlJc w:val="right"/>
      <w:pPr>
        <w:ind w:left="1893" w:hanging="180"/>
      </w:pPr>
    </w:lvl>
    <w:lvl w:ilvl="3" w:tplc="0409000F" w:tentative="1">
      <w:start w:val="1"/>
      <w:numFmt w:val="decimal"/>
      <w:lvlText w:val="%4."/>
      <w:lvlJc w:val="left"/>
      <w:pPr>
        <w:ind w:left="2613" w:hanging="360"/>
      </w:pPr>
    </w:lvl>
    <w:lvl w:ilvl="4" w:tplc="04090019" w:tentative="1">
      <w:start w:val="1"/>
      <w:numFmt w:val="lowerLetter"/>
      <w:lvlText w:val="%5."/>
      <w:lvlJc w:val="left"/>
      <w:pPr>
        <w:ind w:left="3333" w:hanging="360"/>
      </w:pPr>
    </w:lvl>
    <w:lvl w:ilvl="5" w:tplc="0409001B" w:tentative="1">
      <w:start w:val="1"/>
      <w:numFmt w:val="lowerRoman"/>
      <w:lvlText w:val="%6."/>
      <w:lvlJc w:val="right"/>
      <w:pPr>
        <w:ind w:left="4053" w:hanging="180"/>
      </w:pPr>
    </w:lvl>
    <w:lvl w:ilvl="6" w:tplc="0409000F" w:tentative="1">
      <w:start w:val="1"/>
      <w:numFmt w:val="decimal"/>
      <w:lvlText w:val="%7."/>
      <w:lvlJc w:val="left"/>
      <w:pPr>
        <w:ind w:left="4773" w:hanging="360"/>
      </w:pPr>
    </w:lvl>
    <w:lvl w:ilvl="7" w:tplc="04090019" w:tentative="1">
      <w:start w:val="1"/>
      <w:numFmt w:val="lowerLetter"/>
      <w:lvlText w:val="%8."/>
      <w:lvlJc w:val="left"/>
      <w:pPr>
        <w:ind w:left="5493" w:hanging="360"/>
      </w:pPr>
    </w:lvl>
    <w:lvl w:ilvl="8" w:tplc="0409001B" w:tentative="1">
      <w:start w:val="1"/>
      <w:numFmt w:val="lowerRoman"/>
      <w:lvlText w:val="%9."/>
      <w:lvlJc w:val="right"/>
      <w:pPr>
        <w:ind w:left="6213" w:hanging="180"/>
      </w:pPr>
    </w:lvl>
  </w:abstractNum>
  <w:abstractNum w:abstractNumId="3">
    <w:nsid w:val="36441AE8"/>
    <w:multiLevelType w:val="hybridMultilevel"/>
    <w:tmpl w:val="06728048"/>
    <w:lvl w:ilvl="0" w:tplc="79669CC0">
      <w:start w:val="2"/>
      <w:numFmt w:val="bullet"/>
      <w:lvlText w:val="-"/>
      <w:lvlJc w:val="left"/>
      <w:pPr>
        <w:ind w:left="720" w:hanging="360"/>
      </w:pPr>
      <w:rPr>
        <w:rFonts w:ascii="Calibri" w:eastAsia="Times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8C81A96"/>
    <w:multiLevelType w:val="hybridMultilevel"/>
    <w:tmpl w:val="8A34761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3F8E602F"/>
    <w:multiLevelType w:val="hybridMultilevel"/>
    <w:tmpl w:val="491E5242"/>
    <w:lvl w:ilvl="0" w:tplc="6EC88D32">
      <w:start w:val="1"/>
      <w:numFmt w:val="upperLetter"/>
      <w:lvlText w:val="%1."/>
      <w:lvlJc w:val="left"/>
      <w:pPr>
        <w:ind w:left="453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173" w:hanging="360"/>
      </w:pPr>
    </w:lvl>
    <w:lvl w:ilvl="2" w:tplc="0409001B" w:tentative="1">
      <w:start w:val="1"/>
      <w:numFmt w:val="lowerRoman"/>
      <w:lvlText w:val="%3."/>
      <w:lvlJc w:val="right"/>
      <w:pPr>
        <w:ind w:left="1893" w:hanging="180"/>
      </w:pPr>
    </w:lvl>
    <w:lvl w:ilvl="3" w:tplc="0409000F" w:tentative="1">
      <w:start w:val="1"/>
      <w:numFmt w:val="decimal"/>
      <w:lvlText w:val="%4."/>
      <w:lvlJc w:val="left"/>
      <w:pPr>
        <w:ind w:left="2613" w:hanging="360"/>
      </w:pPr>
    </w:lvl>
    <w:lvl w:ilvl="4" w:tplc="04090019" w:tentative="1">
      <w:start w:val="1"/>
      <w:numFmt w:val="lowerLetter"/>
      <w:lvlText w:val="%5."/>
      <w:lvlJc w:val="left"/>
      <w:pPr>
        <w:ind w:left="3333" w:hanging="360"/>
      </w:pPr>
    </w:lvl>
    <w:lvl w:ilvl="5" w:tplc="0409001B" w:tentative="1">
      <w:start w:val="1"/>
      <w:numFmt w:val="lowerRoman"/>
      <w:lvlText w:val="%6."/>
      <w:lvlJc w:val="right"/>
      <w:pPr>
        <w:ind w:left="4053" w:hanging="180"/>
      </w:pPr>
    </w:lvl>
    <w:lvl w:ilvl="6" w:tplc="0409000F" w:tentative="1">
      <w:start w:val="1"/>
      <w:numFmt w:val="decimal"/>
      <w:lvlText w:val="%7."/>
      <w:lvlJc w:val="left"/>
      <w:pPr>
        <w:ind w:left="4773" w:hanging="360"/>
      </w:pPr>
    </w:lvl>
    <w:lvl w:ilvl="7" w:tplc="04090019" w:tentative="1">
      <w:start w:val="1"/>
      <w:numFmt w:val="lowerLetter"/>
      <w:lvlText w:val="%8."/>
      <w:lvlJc w:val="left"/>
      <w:pPr>
        <w:ind w:left="5493" w:hanging="360"/>
      </w:pPr>
    </w:lvl>
    <w:lvl w:ilvl="8" w:tplc="0409001B" w:tentative="1">
      <w:start w:val="1"/>
      <w:numFmt w:val="lowerRoman"/>
      <w:lvlText w:val="%9."/>
      <w:lvlJc w:val="right"/>
      <w:pPr>
        <w:ind w:left="6213" w:hanging="180"/>
      </w:pPr>
    </w:lvl>
  </w:abstractNum>
  <w:abstractNum w:abstractNumId="6">
    <w:nsid w:val="61F66E86"/>
    <w:multiLevelType w:val="hybridMultilevel"/>
    <w:tmpl w:val="E3908648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64CE0D74"/>
    <w:multiLevelType w:val="hybridMultilevel"/>
    <w:tmpl w:val="2B86F7AC"/>
    <w:lvl w:ilvl="0" w:tplc="0C80FF28">
      <w:start w:val="1"/>
      <w:numFmt w:val="upperLetter"/>
      <w:lvlText w:val="%1."/>
      <w:lvlJc w:val="left"/>
      <w:pPr>
        <w:ind w:left="360" w:hanging="360"/>
      </w:pPr>
      <w:rPr>
        <w:rFonts w:eastAsia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69C60C95"/>
    <w:multiLevelType w:val="multilevel"/>
    <w:tmpl w:val="83C207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6EA03BCE"/>
    <w:multiLevelType w:val="hybridMultilevel"/>
    <w:tmpl w:val="1D56C8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73955AF4"/>
    <w:multiLevelType w:val="hybridMultilevel"/>
    <w:tmpl w:val="FB0A3DD0"/>
    <w:lvl w:ilvl="0" w:tplc="B9B289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4"/>
  </w:num>
  <w:num w:numId="3">
    <w:abstractNumId w:val="10"/>
  </w:num>
  <w:num w:numId="4">
    <w:abstractNumId w:val="2"/>
  </w:num>
  <w:num w:numId="5">
    <w:abstractNumId w:val="5"/>
  </w:num>
  <w:num w:numId="6">
    <w:abstractNumId w:val="7"/>
  </w:num>
  <w:num w:numId="7">
    <w:abstractNumId w:val="3"/>
  </w:num>
  <w:num w:numId="8">
    <w:abstractNumId w:val="6"/>
  </w:num>
  <w:num w:numId="9">
    <w:abstractNumId w:val="0"/>
  </w:num>
  <w:num w:numId="10">
    <w:abstractNumId w:val="1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isplayBackgroundShape/>
  <w:proofState w:spelling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wzawd0petfzp4ezz03xtzxva2dfdaedpvzp&quot;&gt;BAT33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4&lt;/item&gt;&lt;item&gt;330&lt;/item&gt;&lt;item&gt;332&lt;/item&gt;&lt;item&gt;334&lt;/item&gt;&lt;item&gt;388&lt;/item&gt;&lt;item&gt;389&lt;/item&gt;&lt;item&gt;390&lt;/item&gt;&lt;/record-ids&gt;&lt;/item&gt;&lt;/Libraries&gt;"/>
  </w:docVars>
  <w:rsids>
    <w:rsidRoot w:val="00BB1775"/>
    <w:rsid w:val="00002B97"/>
    <w:rsid w:val="00002BF8"/>
    <w:rsid w:val="00003D95"/>
    <w:rsid w:val="000052AD"/>
    <w:rsid w:val="000069AE"/>
    <w:rsid w:val="00007664"/>
    <w:rsid w:val="00007D00"/>
    <w:rsid w:val="00011A0B"/>
    <w:rsid w:val="00011EEB"/>
    <w:rsid w:val="00011F52"/>
    <w:rsid w:val="00012D17"/>
    <w:rsid w:val="00020CAE"/>
    <w:rsid w:val="00020E22"/>
    <w:rsid w:val="00021D7B"/>
    <w:rsid w:val="0002287F"/>
    <w:rsid w:val="000233BA"/>
    <w:rsid w:val="00023614"/>
    <w:rsid w:val="00032523"/>
    <w:rsid w:val="00033973"/>
    <w:rsid w:val="00034888"/>
    <w:rsid w:val="000358C3"/>
    <w:rsid w:val="00037E58"/>
    <w:rsid w:val="00040766"/>
    <w:rsid w:val="00040D5E"/>
    <w:rsid w:val="000411B9"/>
    <w:rsid w:val="00041D68"/>
    <w:rsid w:val="00041D96"/>
    <w:rsid w:val="00041EB6"/>
    <w:rsid w:val="000420FF"/>
    <w:rsid w:val="00045B80"/>
    <w:rsid w:val="0005113E"/>
    <w:rsid w:val="00052340"/>
    <w:rsid w:val="00052DB8"/>
    <w:rsid w:val="00053125"/>
    <w:rsid w:val="00055AC7"/>
    <w:rsid w:val="000609F3"/>
    <w:rsid w:val="000626AF"/>
    <w:rsid w:val="00063CB6"/>
    <w:rsid w:val="00067243"/>
    <w:rsid w:val="0007182A"/>
    <w:rsid w:val="00072D45"/>
    <w:rsid w:val="00072DF1"/>
    <w:rsid w:val="00073514"/>
    <w:rsid w:val="00077E4C"/>
    <w:rsid w:val="000841E2"/>
    <w:rsid w:val="00084644"/>
    <w:rsid w:val="000854E1"/>
    <w:rsid w:val="00086B62"/>
    <w:rsid w:val="00087092"/>
    <w:rsid w:val="00087657"/>
    <w:rsid w:val="00087C22"/>
    <w:rsid w:val="0009099C"/>
    <w:rsid w:val="000910BA"/>
    <w:rsid w:val="00092CF7"/>
    <w:rsid w:val="00092D5C"/>
    <w:rsid w:val="00093314"/>
    <w:rsid w:val="00093F6F"/>
    <w:rsid w:val="0009417C"/>
    <w:rsid w:val="00094583"/>
    <w:rsid w:val="000949EE"/>
    <w:rsid w:val="000A2F62"/>
    <w:rsid w:val="000A3431"/>
    <w:rsid w:val="000A6326"/>
    <w:rsid w:val="000A6D2D"/>
    <w:rsid w:val="000A78B5"/>
    <w:rsid w:val="000B2D54"/>
    <w:rsid w:val="000B2D67"/>
    <w:rsid w:val="000B4ADD"/>
    <w:rsid w:val="000B7ED6"/>
    <w:rsid w:val="000C0988"/>
    <w:rsid w:val="000C27D2"/>
    <w:rsid w:val="000C27EE"/>
    <w:rsid w:val="000C3469"/>
    <w:rsid w:val="000C58C4"/>
    <w:rsid w:val="000C62FE"/>
    <w:rsid w:val="000C64D0"/>
    <w:rsid w:val="000C7DD4"/>
    <w:rsid w:val="000D145F"/>
    <w:rsid w:val="000D199E"/>
    <w:rsid w:val="000D20AA"/>
    <w:rsid w:val="000D3013"/>
    <w:rsid w:val="000D3123"/>
    <w:rsid w:val="000D3579"/>
    <w:rsid w:val="000D7443"/>
    <w:rsid w:val="000D7E6E"/>
    <w:rsid w:val="000E0676"/>
    <w:rsid w:val="000E3F9D"/>
    <w:rsid w:val="000E4A43"/>
    <w:rsid w:val="000E6111"/>
    <w:rsid w:val="000E6BD3"/>
    <w:rsid w:val="000F1242"/>
    <w:rsid w:val="000F5768"/>
    <w:rsid w:val="000F6F5A"/>
    <w:rsid w:val="001009F7"/>
    <w:rsid w:val="001017E0"/>
    <w:rsid w:val="00101B5D"/>
    <w:rsid w:val="0010247D"/>
    <w:rsid w:val="00102965"/>
    <w:rsid w:val="00102A74"/>
    <w:rsid w:val="00102CD1"/>
    <w:rsid w:val="001037B9"/>
    <w:rsid w:val="001046B5"/>
    <w:rsid w:val="00104767"/>
    <w:rsid w:val="00106271"/>
    <w:rsid w:val="00106BDE"/>
    <w:rsid w:val="00106FF1"/>
    <w:rsid w:val="00110098"/>
    <w:rsid w:val="001110D6"/>
    <w:rsid w:val="00111E79"/>
    <w:rsid w:val="0011223F"/>
    <w:rsid w:val="00112FEC"/>
    <w:rsid w:val="00114368"/>
    <w:rsid w:val="001145EA"/>
    <w:rsid w:val="001157EE"/>
    <w:rsid w:val="00122C2E"/>
    <w:rsid w:val="00124204"/>
    <w:rsid w:val="001243EC"/>
    <w:rsid w:val="00124AFF"/>
    <w:rsid w:val="0012741E"/>
    <w:rsid w:val="001315D1"/>
    <w:rsid w:val="00131B68"/>
    <w:rsid w:val="0013217D"/>
    <w:rsid w:val="00132CD6"/>
    <w:rsid w:val="001336BD"/>
    <w:rsid w:val="00135014"/>
    <w:rsid w:val="00136E63"/>
    <w:rsid w:val="00141767"/>
    <w:rsid w:val="00141A8D"/>
    <w:rsid w:val="0014260C"/>
    <w:rsid w:val="0014382C"/>
    <w:rsid w:val="001438D7"/>
    <w:rsid w:val="00146516"/>
    <w:rsid w:val="001501E4"/>
    <w:rsid w:val="00152304"/>
    <w:rsid w:val="00153359"/>
    <w:rsid w:val="00154F67"/>
    <w:rsid w:val="0015519C"/>
    <w:rsid w:val="00162369"/>
    <w:rsid w:val="001642BE"/>
    <w:rsid w:val="00164B58"/>
    <w:rsid w:val="00164EA7"/>
    <w:rsid w:val="0016711B"/>
    <w:rsid w:val="001675C9"/>
    <w:rsid w:val="001715B2"/>
    <w:rsid w:val="00171AD9"/>
    <w:rsid w:val="001723DF"/>
    <w:rsid w:val="00174541"/>
    <w:rsid w:val="0017536B"/>
    <w:rsid w:val="001758BB"/>
    <w:rsid w:val="00175E19"/>
    <w:rsid w:val="00176373"/>
    <w:rsid w:val="00180854"/>
    <w:rsid w:val="00181A56"/>
    <w:rsid w:val="0018297D"/>
    <w:rsid w:val="00182FD9"/>
    <w:rsid w:val="00183FEF"/>
    <w:rsid w:val="00184A68"/>
    <w:rsid w:val="00185900"/>
    <w:rsid w:val="00186505"/>
    <w:rsid w:val="00187A35"/>
    <w:rsid w:val="00190067"/>
    <w:rsid w:val="001902BD"/>
    <w:rsid w:val="0019205D"/>
    <w:rsid w:val="0019230F"/>
    <w:rsid w:val="00192F8D"/>
    <w:rsid w:val="0019369A"/>
    <w:rsid w:val="00193D4E"/>
    <w:rsid w:val="0019635B"/>
    <w:rsid w:val="0019647F"/>
    <w:rsid w:val="00196EF7"/>
    <w:rsid w:val="0019713C"/>
    <w:rsid w:val="00197CFA"/>
    <w:rsid w:val="001A0709"/>
    <w:rsid w:val="001A0E05"/>
    <w:rsid w:val="001A2ED4"/>
    <w:rsid w:val="001A483F"/>
    <w:rsid w:val="001B08A4"/>
    <w:rsid w:val="001B1A45"/>
    <w:rsid w:val="001B49FE"/>
    <w:rsid w:val="001B4F43"/>
    <w:rsid w:val="001B62EF"/>
    <w:rsid w:val="001B62F5"/>
    <w:rsid w:val="001C2B50"/>
    <w:rsid w:val="001D179C"/>
    <w:rsid w:val="001D1C16"/>
    <w:rsid w:val="001D5C45"/>
    <w:rsid w:val="001D5FBE"/>
    <w:rsid w:val="001D707B"/>
    <w:rsid w:val="001E1760"/>
    <w:rsid w:val="001E495F"/>
    <w:rsid w:val="001E527F"/>
    <w:rsid w:val="001F066A"/>
    <w:rsid w:val="001F5015"/>
    <w:rsid w:val="001F65EE"/>
    <w:rsid w:val="001F7B17"/>
    <w:rsid w:val="001F7B90"/>
    <w:rsid w:val="001F7F97"/>
    <w:rsid w:val="00200B78"/>
    <w:rsid w:val="0020407A"/>
    <w:rsid w:val="00206463"/>
    <w:rsid w:val="00207E4C"/>
    <w:rsid w:val="00211F27"/>
    <w:rsid w:val="002121B1"/>
    <w:rsid w:val="0021364F"/>
    <w:rsid w:val="00214253"/>
    <w:rsid w:val="00215240"/>
    <w:rsid w:val="002169E4"/>
    <w:rsid w:val="0022035F"/>
    <w:rsid w:val="00220FD1"/>
    <w:rsid w:val="00222371"/>
    <w:rsid w:val="00222EE4"/>
    <w:rsid w:val="00224C04"/>
    <w:rsid w:val="00225688"/>
    <w:rsid w:val="00225BBF"/>
    <w:rsid w:val="002262FB"/>
    <w:rsid w:val="002267E9"/>
    <w:rsid w:val="002271E9"/>
    <w:rsid w:val="00230858"/>
    <w:rsid w:val="002317B0"/>
    <w:rsid w:val="002325BA"/>
    <w:rsid w:val="00232E1A"/>
    <w:rsid w:val="00242137"/>
    <w:rsid w:val="002446FB"/>
    <w:rsid w:val="00245082"/>
    <w:rsid w:val="00246300"/>
    <w:rsid w:val="00247301"/>
    <w:rsid w:val="00247407"/>
    <w:rsid w:val="0024799F"/>
    <w:rsid w:val="00247E19"/>
    <w:rsid w:val="00247E56"/>
    <w:rsid w:val="0025036E"/>
    <w:rsid w:val="002517F7"/>
    <w:rsid w:val="00253F26"/>
    <w:rsid w:val="00254D92"/>
    <w:rsid w:val="00260521"/>
    <w:rsid w:val="002613D5"/>
    <w:rsid w:val="0026175B"/>
    <w:rsid w:val="00261966"/>
    <w:rsid w:val="00261D5F"/>
    <w:rsid w:val="00263048"/>
    <w:rsid w:val="00263BA3"/>
    <w:rsid w:val="0026445E"/>
    <w:rsid w:val="00264508"/>
    <w:rsid w:val="00265536"/>
    <w:rsid w:val="0026689F"/>
    <w:rsid w:val="00267B1C"/>
    <w:rsid w:val="002704A0"/>
    <w:rsid w:val="0027279A"/>
    <w:rsid w:val="00272B4D"/>
    <w:rsid w:val="002739DE"/>
    <w:rsid w:val="0027495E"/>
    <w:rsid w:val="00275FB0"/>
    <w:rsid w:val="00284933"/>
    <w:rsid w:val="002854AF"/>
    <w:rsid w:val="00285F1F"/>
    <w:rsid w:val="0028682D"/>
    <w:rsid w:val="00287DB9"/>
    <w:rsid w:val="00290635"/>
    <w:rsid w:val="00290D71"/>
    <w:rsid w:val="002913A4"/>
    <w:rsid w:val="0029292B"/>
    <w:rsid w:val="00295C4B"/>
    <w:rsid w:val="0029610F"/>
    <w:rsid w:val="00296553"/>
    <w:rsid w:val="002968C2"/>
    <w:rsid w:val="002A25B1"/>
    <w:rsid w:val="002A2FD2"/>
    <w:rsid w:val="002A4D02"/>
    <w:rsid w:val="002A716E"/>
    <w:rsid w:val="002B24ED"/>
    <w:rsid w:val="002B2F19"/>
    <w:rsid w:val="002B3773"/>
    <w:rsid w:val="002B3ABF"/>
    <w:rsid w:val="002B45C9"/>
    <w:rsid w:val="002C01B4"/>
    <w:rsid w:val="002C0DE2"/>
    <w:rsid w:val="002C20D0"/>
    <w:rsid w:val="002C2D21"/>
    <w:rsid w:val="002C4178"/>
    <w:rsid w:val="002D0093"/>
    <w:rsid w:val="002D1945"/>
    <w:rsid w:val="002D1ECB"/>
    <w:rsid w:val="002D21AB"/>
    <w:rsid w:val="002D2235"/>
    <w:rsid w:val="002D2CAE"/>
    <w:rsid w:val="002D39F9"/>
    <w:rsid w:val="002D3DB3"/>
    <w:rsid w:val="002D6A9D"/>
    <w:rsid w:val="002D6D94"/>
    <w:rsid w:val="002E066D"/>
    <w:rsid w:val="002E2124"/>
    <w:rsid w:val="002E26E2"/>
    <w:rsid w:val="002E37B2"/>
    <w:rsid w:val="002E41A5"/>
    <w:rsid w:val="002E5F6D"/>
    <w:rsid w:val="002E6B85"/>
    <w:rsid w:val="002E745B"/>
    <w:rsid w:val="002F0E20"/>
    <w:rsid w:val="002F444A"/>
    <w:rsid w:val="002F4927"/>
    <w:rsid w:val="002F53CC"/>
    <w:rsid w:val="00302955"/>
    <w:rsid w:val="00302A2B"/>
    <w:rsid w:val="00302F42"/>
    <w:rsid w:val="00304DCB"/>
    <w:rsid w:val="00304FAA"/>
    <w:rsid w:val="00306ECD"/>
    <w:rsid w:val="003073FC"/>
    <w:rsid w:val="003106D8"/>
    <w:rsid w:val="00311649"/>
    <w:rsid w:val="00314033"/>
    <w:rsid w:val="003161C1"/>
    <w:rsid w:val="00316BA9"/>
    <w:rsid w:val="00322808"/>
    <w:rsid w:val="00324542"/>
    <w:rsid w:val="003304D8"/>
    <w:rsid w:val="003321DE"/>
    <w:rsid w:val="003328D0"/>
    <w:rsid w:val="0033482D"/>
    <w:rsid w:val="0033799E"/>
    <w:rsid w:val="00337DC0"/>
    <w:rsid w:val="00340476"/>
    <w:rsid w:val="003428D0"/>
    <w:rsid w:val="00342AC8"/>
    <w:rsid w:val="00346E02"/>
    <w:rsid w:val="00351EAB"/>
    <w:rsid w:val="0035249A"/>
    <w:rsid w:val="00352A74"/>
    <w:rsid w:val="00354B70"/>
    <w:rsid w:val="00354DBA"/>
    <w:rsid w:val="003578DD"/>
    <w:rsid w:val="00362D24"/>
    <w:rsid w:val="00363263"/>
    <w:rsid w:val="003666CE"/>
    <w:rsid w:val="003674B3"/>
    <w:rsid w:val="00367956"/>
    <w:rsid w:val="00367C01"/>
    <w:rsid w:val="00370102"/>
    <w:rsid w:val="00370E70"/>
    <w:rsid w:val="00371E79"/>
    <w:rsid w:val="00373F6C"/>
    <w:rsid w:val="00374548"/>
    <w:rsid w:val="00374874"/>
    <w:rsid w:val="003749E8"/>
    <w:rsid w:val="003761BA"/>
    <w:rsid w:val="00387744"/>
    <w:rsid w:val="003913F7"/>
    <w:rsid w:val="00391D67"/>
    <w:rsid w:val="00392C00"/>
    <w:rsid w:val="00393172"/>
    <w:rsid w:val="00393C05"/>
    <w:rsid w:val="003975CF"/>
    <w:rsid w:val="003A0C49"/>
    <w:rsid w:val="003A2553"/>
    <w:rsid w:val="003A539F"/>
    <w:rsid w:val="003A5819"/>
    <w:rsid w:val="003A609D"/>
    <w:rsid w:val="003A61A9"/>
    <w:rsid w:val="003A647F"/>
    <w:rsid w:val="003A6CBB"/>
    <w:rsid w:val="003B2A8C"/>
    <w:rsid w:val="003B2B2F"/>
    <w:rsid w:val="003B42CE"/>
    <w:rsid w:val="003B7FC0"/>
    <w:rsid w:val="003C0004"/>
    <w:rsid w:val="003C0F2B"/>
    <w:rsid w:val="003C41BE"/>
    <w:rsid w:val="003C605D"/>
    <w:rsid w:val="003C6C57"/>
    <w:rsid w:val="003C7759"/>
    <w:rsid w:val="003C7E6C"/>
    <w:rsid w:val="003D0FE2"/>
    <w:rsid w:val="003D1B9C"/>
    <w:rsid w:val="003D2AE9"/>
    <w:rsid w:val="003D2C88"/>
    <w:rsid w:val="003D6413"/>
    <w:rsid w:val="003D64B2"/>
    <w:rsid w:val="003D724E"/>
    <w:rsid w:val="003E0628"/>
    <w:rsid w:val="003E1ECB"/>
    <w:rsid w:val="003E39B5"/>
    <w:rsid w:val="003E581A"/>
    <w:rsid w:val="003E70C5"/>
    <w:rsid w:val="003E7AC5"/>
    <w:rsid w:val="003F1C33"/>
    <w:rsid w:val="003F35C9"/>
    <w:rsid w:val="003F3EE8"/>
    <w:rsid w:val="003F3FA5"/>
    <w:rsid w:val="003F4B6D"/>
    <w:rsid w:val="003F506D"/>
    <w:rsid w:val="00400E56"/>
    <w:rsid w:val="00401EB8"/>
    <w:rsid w:val="00402283"/>
    <w:rsid w:val="004047A8"/>
    <w:rsid w:val="004076C5"/>
    <w:rsid w:val="0041135B"/>
    <w:rsid w:val="00411B31"/>
    <w:rsid w:val="00411D03"/>
    <w:rsid w:val="00414577"/>
    <w:rsid w:val="00415107"/>
    <w:rsid w:val="004155E3"/>
    <w:rsid w:val="00415BC0"/>
    <w:rsid w:val="0041769C"/>
    <w:rsid w:val="00417968"/>
    <w:rsid w:val="004205D5"/>
    <w:rsid w:val="00420621"/>
    <w:rsid w:val="00420895"/>
    <w:rsid w:val="00422DBB"/>
    <w:rsid w:val="00423309"/>
    <w:rsid w:val="0042422E"/>
    <w:rsid w:val="004275C5"/>
    <w:rsid w:val="00430F54"/>
    <w:rsid w:val="00431597"/>
    <w:rsid w:val="004333EC"/>
    <w:rsid w:val="004335C6"/>
    <w:rsid w:val="00433AFB"/>
    <w:rsid w:val="00433F14"/>
    <w:rsid w:val="00434B9B"/>
    <w:rsid w:val="00435582"/>
    <w:rsid w:val="004412E8"/>
    <w:rsid w:val="004416C8"/>
    <w:rsid w:val="00441B16"/>
    <w:rsid w:val="00441DF8"/>
    <w:rsid w:val="00443370"/>
    <w:rsid w:val="00446D0C"/>
    <w:rsid w:val="00446D6F"/>
    <w:rsid w:val="004503D0"/>
    <w:rsid w:val="004505CA"/>
    <w:rsid w:val="0045101E"/>
    <w:rsid w:val="00451666"/>
    <w:rsid w:val="0045173D"/>
    <w:rsid w:val="0045349C"/>
    <w:rsid w:val="004536C2"/>
    <w:rsid w:val="00456DBE"/>
    <w:rsid w:val="00457860"/>
    <w:rsid w:val="00460B0B"/>
    <w:rsid w:val="00465169"/>
    <w:rsid w:val="004651B2"/>
    <w:rsid w:val="00465FFF"/>
    <w:rsid w:val="00471A73"/>
    <w:rsid w:val="00472057"/>
    <w:rsid w:val="00474D91"/>
    <w:rsid w:val="004750B6"/>
    <w:rsid w:val="004758A0"/>
    <w:rsid w:val="00475B8A"/>
    <w:rsid w:val="00475E99"/>
    <w:rsid w:val="004760E0"/>
    <w:rsid w:val="00480BE0"/>
    <w:rsid w:val="00481AD2"/>
    <w:rsid w:val="00483372"/>
    <w:rsid w:val="00491802"/>
    <w:rsid w:val="00491AC1"/>
    <w:rsid w:val="00491E73"/>
    <w:rsid w:val="004930BD"/>
    <w:rsid w:val="00493E86"/>
    <w:rsid w:val="004961BC"/>
    <w:rsid w:val="004A0294"/>
    <w:rsid w:val="004A046D"/>
    <w:rsid w:val="004A0525"/>
    <w:rsid w:val="004A07E7"/>
    <w:rsid w:val="004A110B"/>
    <w:rsid w:val="004A1270"/>
    <w:rsid w:val="004A183F"/>
    <w:rsid w:val="004A1BAE"/>
    <w:rsid w:val="004A29AA"/>
    <w:rsid w:val="004A2DFE"/>
    <w:rsid w:val="004A4416"/>
    <w:rsid w:val="004A46FA"/>
    <w:rsid w:val="004A6BE3"/>
    <w:rsid w:val="004B0687"/>
    <w:rsid w:val="004B0AA2"/>
    <w:rsid w:val="004B61F1"/>
    <w:rsid w:val="004B6CBD"/>
    <w:rsid w:val="004C26E8"/>
    <w:rsid w:val="004C3E1F"/>
    <w:rsid w:val="004C500D"/>
    <w:rsid w:val="004C6D87"/>
    <w:rsid w:val="004C7FF3"/>
    <w:rsid w:val="004D16B3"/>
    <w:rsid w:val="004D364E"/>
    <w:rsid w:val="004D6223"/>
    <w:rsid w:val="004D651F"/>
    <w:rsid w:val="004E54AD"/>
    <w:rsid w:val="004E78B6"/>
    <w:rsid w:val="004F273E"/>
    <w:rsid w:val="004F6026"/>
    <w:rsid w:val="004F6329"/>
    <w:rsid w:val="00500833"/>
    <w:rsid w:val="00502445"/>
    <w:rsid w:val="00503823"/>
    <w:rsid w:val="00505CD1"/>
    <w:rsid w:val="005079BC"/>
    <w:rsid w:val="00507B93"/>
    <w:rsid w:val="0051049B"/>
    <w:rsid w:val="00511105"/>
    <w:rsid w:val="005141C1"/>
    <w:rsid w:val="00515789"/>
    <w:rsid w:val="00515D98"/>
    <w:rsid w:val="005163C9"/>
    <w:rsid w:val="00516CB7"/>
    <w:rsid w:val="00516D97"/>
    <w:rsid w:val="00520833"/>
    <w:rsid w:val="005215DC"/>
    <w:rsid w:val="005239AE"/>
    <w:rsid w:val="00524B5F"/>
    <w:rsid w:val="00526763"/>
    <w:rsid w:val="0052775C"/>
    <w:rsid w:val="00530454"/>
    <w:rsid w:val="00530DB3"/>
    <w:rsid w:val="00534916"/>
    <w:rsid w:val="00535943"/>
    <w:rsid w:val="0053648B"/>
    <w:rsid w:val="0053724D"/>
    <w:rsid w:val="00540CAC"/>
    <w:rsid w:val="0054269B"/>
    <w:rsid w:val="00542CEB"/>
    <w:rsid w:val="0054397F"/>
    <w:rsid w:val="005459C2"/>
    <w:rsid w:val="00547105"/>
    <w:rsid w:val="005524DF"/>
    <w:rsid w:val="00552DB9"/>
    <w:rsid w:val="00557B19"/>
    <w:rsid w:val="00562FD5"/>
    <w:rsid w:val="00566F17"/>
    <w:rsid w:val="005671E9"/>
    <w:rsid w:val="0057009C"/>
    <w:rsid w:val="00571D1F"/>
    <w:rsid w:val="005729D1"/>
    <w:rsid w:val="00572B9A"/>
    <w:rsid w:val="00573F89"/>
    <w:rsid w:val="005740E6"/>
    <w:rsid w:val="0057589A"/>
    <w:rsid w:val="0057654C"/>
    <w:rsid w:val="005804C7"/>
    <w:rsid w:val="00582C5C"/>
    <w:rsid w:val="00583AED"/>
    <w:rsid w:val="005846E3"/>
    <w:rsid w:val="005863FF"/>
    <w:rsid w:val="0058775C"/>
    <w:rsid w:val="005921CB"/>
    <w:rsid w:val="00592BDD"/>
    <w:rsid w:val="00593336"/>
    <w:rsid w:val="00593B57"/>
    <w:rsid w:val="00593EDC"/>
    <w:rsid w:val="00594F6D"/>
    <w:rsid w:val="00595D59"/>
    <w:rsid w:val="005A0743"/>
    <w:rsid w:val="005A12A1"/>
    <w:rsid w:val="005A1AA8"/>
    <w:rsid w:val="005A1DEB"/>
    <w:rsid w:val="005A36CA"/>
    <w:rsid w:val="005A3D69"/>
    <w:rsid w:val="005A3F02"/>
    <w:rsid w:val="005A6050"/>
    <w:rsid w:val="005A645A"/>
    <w:rsid w:val="005A65BE"/>
    <w:rsid w:val="005A7FC3"/>
    <w:rsid w:val="005B0AB8"/>
    <w:rsid w:val="005B0EFA"/>
    <w:rsid w:val="005B1EAA"/>
    <w:rsid w:val="005B2C9E"/>
    <w:rsid w:val="005B3A76"/>
    <w:rsid w:val="005B5057"/>
    <w:rsid w:val="005B50D2"/>
    <w:rsid w:val="005B56C2"/>
    <w:rsid w:val="005B5B34"/>
    <w:rsid w:val="005B6099"/>
    <w:rsid w:val="005C17ED"/>
    <w:rsid w:val="005C2C88"/>
    <w:rsid w:val="005C4494"/>
    <w:rsid w:val="005C56CE"/>
    <w:rsid w:val="005C623A"/>
    <w:rsid w:val="005C70F2"/>
    <w:rsid w:val="005C76CB"/>
    <w:rsid w:val="005C7AF4"/>
    <w:rsid w:val="005D1942"/>
    <w:rsid w:val="005D2F3E"/>
    <w:rsid w:val="005D4065"/>
    <w:rsid w:val="005D6915"/>
    <w:rsid w:val="005D6CC4"/>
    <w:rsid w:val="005D78E8"/>
    <w:rsid w:val="005E07F7"/>
    <w:rsid w:val="005E2577"/>
    <w:rsid w:val="005E2DC3"/>
    <w:rsid w:val="005E2ED5"/>
    <w:rsid w:val="005E38F4"/>
    <w:rsid w:val="005E490E"/>
    <w:rsid w:val="005E5855"/>
    <w:rsid w:val="005E65FC"/>
    <w:rsid w:val="005E7395"/>
    <w:rsid w:val="005F175A"/>
    <w:rsid w:val="005F1C3E"/>
    <w:rsid w:val="005F4A6E"/>
    <w:rsid w:val="005F58A8"/>
    <w:rsid w:val="005F63B7"/>
    <w:rsid w:val="005F63D9"/>
    <w:rsid w:val="005F6D7A"/>
    <w:rsid w:val="005F71DC"/>
    <w:rsid w:val="005F7386"/>
    <w:rsid w:val="00600534"/>
    <w:rsid w:val="00600DCF"/>
    <w:rsid w:val="00601041"/>
    <w:rsid w:val="00601632"/>
    <w:rsid w:val="00603A8B"/>
    <w:rsid w:val="00604D6D"/>
    <w:rsid w:val="00604DE2"/>
    <w:rsid w:val="006050A0"/>
    <w:rsid w:val="0060721A"/>
    <w:rsid w:val="00610DB7"/>
    <w:rsid w:val="00613843"/>
    <w:rsid w:val="00613974"/>
    <w:rsid w:val="00615E75"/>
    <w:rsid w:val="00616104"/>
    <w:rsid w:val="00616F32"/>
    <w:rsid w:val="00617E14"/>
    <w:rsid w:val="00617F9C"/>
    <w:rsid w:val="006202A5"/>
    <w:rsid w:val="006237EE"/>
    <w:rsid w:val="006238EE"/>
    <w:rsid w:val="00624572"/>
    <w:rsid w:val="006252D9"/>
    <w:rsid w:val="006263D9"/>
    <w:rsid w:val="00626ED3"/>
    <w:rsid w:val="00630912"/>
    <w:rsid w:val="006309AE"/>
    <w:rsid w:val="00631139"/>
    <w:rsid w:val="00631200"/>
    <w:rsid w:val="00631802"/>
    <w:rsid w:val="006328C6"/>
    <w:rsid w:val="00634ADB"/>
    <w:rsid w:val="00634C45"/>
    <w:rsid w:val="00635FBC"/>
    <w:rsid w:val="00636245"/>
    <w:rsid w:val="00640498"/>
    <w:rsid w:val="006407B3"/>
    <w:rsid w:val="00640E89"/>
    <w:rsid w:val="00644A1C"/>
    <w:rsid w:val="0064610C"/>
    <w:rsid w:val="0064778C"/>
    <w:rsid w:val="00650B67"/>
    <w:rsid w:val="00652ECC"/>
    <w:rsid w:val="006613C9"/>
    <w:rsid w:val="00663D55"/>
    <w:rsid w:val="00665F4D"/>
    <w:rsid w:val="006703F5"/>
    <w:rsid w:val="006714D1"/>
    <w:rsid w:val="00671706"/>
    <w:rsid w:val="00671C5E"/>
    <w:rsid w:val="006749B7"/>
    <w:rsid w:val="00675679"/>
    <w:rsid w:val="00677043"/>
    <w:rsid w:val="00677274"/>
    <w:rsid w:val="00677EEA"/>
    <w:rsid w:val="006810BF"/>
    <w:rsid w:val="006815AE"/>
    <w:rsid w:val="00683354"/>
    <w:rsid w:val="00684459"/>
    <w:rsid w:val="00690EA9"/>
    <w:rsid w:val="00692E67"/>
    <w:rsid w:val="00693B14"/>
    <w:rsid w:val="006A0EB4"/>
    <w:rsid w:val="006A1648"/>
    <w:rsid w:val="006A2192"/>
    <w:rsid w:val="006A3BD6"/>
    <w:rsid w:val="006A50FC"/>
    <w:rsid w:val="006A5273"/>
    <w:rsid w:val="006A6ADC"/>
    <w:rsid w:val="006A761A"/>
    <w:rsid w:val="006B03A0"/>
    <w:rsid w:val="006B05B7"/>
    <w:rsid w:val="006B3D30"/>
    <w:rsid w:val="006B4CBD"/>
    <w:rsid w:val="006B649E"/>
    <w:rsid w:val="006B64E5"/>
    <w:rsid w:val="006B6F41"/>
    <w:rsid w:val="006B742E"/>
    <w:rsid w:val="006C0CCA"/>
    <w:rsid w:val="006C3069"/>
    <w:rsid w:val="006C3216"/>
    <w:rsid w:val="006C3E7A"/>
    <w:rsid w:val="006C3FBF"/>
    <w:rsid w:val="006C4B47"/>
    <w:rsid w:val="006C6AE5"/>
    <w:rsid w:val="006C7C64"/>
    <w:rsid w:val="006D4226"/>
    <w:rsid w:val="006E1D9D"/>
    <w:rsid w:val="006E4113"/>
    <w:rsid w:val="006E4400"/>
    <w:rsid w:val="006E5B58"/>
    <w:rsid w:val="006F1DDA"/>
    <w:rsid w:val="006F6C75"/>
    <w:rsid w:val="006F6EA1"/>
    <w:rsid w:val="006F7C99"/>
    <w:rsid w:val="0070101F"/>
    <w:rsid w:val="00702F6E"/>
    <w:rsid w:val="00703EBA"/>
    <w:rsid w:val="00703F8E"/>
    <w:rsid w:val="007040C3"/>
    <w:rsid w:val="00704DA1"/>
    <w:rsid w:val="00706111"/>
    <w:rsid w:val="00707C74"/>
    <w:rsid w:val="0071109C"/>
    <w:rsid w:val="007118D2"/>
    <w:rsid w:val="00711F1A"/>
    <w:rsid w:val="00712B71"/>
    <w:rsid w:val="00714083"/>
    <w:rsid w:val="007145E4"/>
    <w:rsid w:val="007160DA"/>
    <w:rsid w:val="00716B41"/>
    <w:rsid w:val="00720E2D"/>
    <w:rsid w:val="00724E4A"/>
    <w:rsid w:val="007255D0"/>
    <w:rsid w:val="00726246"/>
    <w:rsid w:val="00726739"/>
    <w:rsid w:val="00726CF2"/>
    <w:rsid w:val="00726F70"/>
    <w:rsid w:val="007329A0"/>
    <w:rsid w:val="00733105"/>
    <w:rsid w:val="007338FD"/>
    <w:rsid w:val="00734035"/>
    <w:rsid w:val="00734A9C"/>
    <w:rsid w:val="00734DCB"/>
    <w:rsid w:val="0073525A"/>
    <w:rsid w:val="00735807"/>
    <w:rsid w:val="00736BF2"/>
    <w:rsid w:val="0074107B"/>
    <w:rsid w:val="00741D5A"/>
    <w:rsid w:val="007421D3"/>
    <w:rsid w:val="00744412"/>
    <w:rsid w:val="00744F9C"/>
    <w:rsid w:val="0074708B"/>
    <w:rsid w:val="00750DFA"/>
    <w:rsid w:val="00751240"/>
    <w:rsid w:val="00751ECD"/>
    <w:rsid w:val="00752110"/>
    <w:rsid w:val="00752C06"/>
    <w:rsid w:val="00752D60"/>
    <w:rsid w:val="00753B5A"/>
    <w:rsid w:val="007560FF"/>
    <w:rsid w:val="00757B5A"/>
    <w:rsid w:val="00757F0D"/>
    <w:rsid w:val="007623C7"/>
    <w:rsid w:val="00762D33"/>
    <w:rsid w:val="00766097"/>
    <w:rsid w:val="00770D47"/>
    <w:rsid w:val="00772403"/>
    <w:rsid w:val="0077519D"/>
    <w:rsid w:val="00776804"/>
    <w:rsid w:val="0078095F"/>
    <w:rsid w:val="0078153B"/>
    <w:rsid w:val="00781ECD"/>
    <w:rsid w:val="0078344D"/>
    <w:rsid w:val="00784468"/>
    <w:rsid w:val="007876E6"/>
    <w:rsid w:val="0079099D"/>
    <w:rsid w:val="0079478A"/>
    <w:rsid w:val="007A2965"/>
    <w:rsid w:val="007A30DC"/>
    <w:rsid w:val="007A34A8"/>
    <w:rsid w:val="007A44BD"/>
    <w:rsid w:val="007A4BF0"/>
    <w:rsid w:val="007A4D2D"/>
    <w:rsid w:val="007B2AE2"/>
    <w:rsid w:val="007B2FB7"/>
    <w:rsid w:val="007B3F4A"/>
    <w:rsid w:val="007B3FCB"/>
    <w:rsid w:val="007B41AD"/>
    <w:rsid w:val="007B4421"/>
    <w:rsid w:val="007B7E93"/>
    <w:rsid w:val="007C4D15"/>
    <w:rsid w:val="007C4F90"/>
    <w:rsid w:val="007C63D6"/>
    <w:rsid w:val="007C64F4"/>
    <w:rsid w:val="007C69EE"/>
    <w:rsid w:val="007C73E7"/>
    <w:rsid w:val="007C7D65"/>
    <w:rsid w:val="007D14D2"/>
    <w:rsid w:val="007D23C3"/>
    <w:rsid w:val="007D3581"/>
    <w:rsid w:val="007D413A"/>
    <w:rsid w:val="007D69FC"/>
    <w:rsid w:val="007E2022"/>
    <w:rsid w:val="007E3A0A"/>
    <w:rsid w:val="007E5720"/>
    <w:rsid w:val="007E640D"/>
    <w:rsid w:val="007E6BC8"/>
    <w:rsid w:val="007F2C97"/>
    <w:rsid w:val="007F3A63"/>
    <w:rsid w:val="007F3F91"/>
    <w:rsid w:val="007F54DD"/>
    <w:rsid w:val="007F5577"/>
    <w:rsid w:val="007F77ED"/>
    <w:rsid w:val="00800C9B"/>
    <w:rsid w:val="0080199E"/>
    <w:rsid w:val="00801F93"/>
    <w:rsid w:val="00804154"/>
    <w:rsid w:val="00804535"/>
    <w:rsid w:val="0080495E"/>
    <w:rsid w:val="0080584C"/>
    <w:rsid w:val="00807B1F"/>
    <w:rsid w:val="00807F0C"/>
    <w:rsid w:val="00811BFC"/>
    <w:rsid w:val="0081327D"/>
    <w:rsid w:val="00815DCB"/>
    <w:rsid w:val="0081633C"/>
    <w:rsid w:val="00820896"/>
    <w:rsid w:val="00821087"/>
    <w:rsid w:val="00821F9D"/>
    <w:rsid w:val="00822B51"/>
    <w:rsid w:val="00823432"/>
    <w:rsid w:val="00824D77"/>
    <w:rsid w:val="00825D24"/>
    <w:rsid w:val="0082653F"/>
    <w:rsid w:val="00831011"/>
    <w:rsid w:val="00831500"/>
    <w:rsid w:val="0083221E"/>
    <w:rsid w:val="00832730"/>
    <w:rsid w:val="008358F2"/>
    <w:rsid w:val="00837134"/>
    <w:rsid w:val="00841209"/>
    <w:rsid w:val="00841981"/>
    <w:rsid w:val="00842787"/>
    <w:rsid w:val="00843577"/>
    <w:rsid w:val="00843927"/>
    <w:rsid w:val="00845273"/>
    <w:rsid w:val="0084590F"/>
    <w:rsid w:val="00846642"/>
    <w:rsid w:val="00850B85"/>
    <w:rsid w:val="00851A73"/>
    <w:rsid w:val="00853571"/>
    <w:rsid w:val="008537E8"/>
    <w:rsid w:val="00854B20"/>
    <w:rsid w:val="00854FD3"/>
    <w:rsid w:val="00855235"/>
    <w:rsid w:val="00855CD8"/>
    <w:rsid w:val="00855CE6"/>
    <w:rsid w:val="00860993"/>
    <w:rsid w:val="00861675"/>
    <w:rsid w:val="0086334A"/>
    <w:rsid w:val="00863765"/>
    <w:rsid w:val="0086506B"/>
    <w:rsid w:val="00865324"/>
    <w:rsid w:val="0086632F"/>
    <w:rsid w:val="0087053F"/>
    <w:rsid w:val="00871675"/>
    <w:rsid w:val="0087205E"/>
    <w:rsid w:val="00873C0A"/>
    <w:rsid w:val="00873F20"/>
    <w:rsid w:val="00874AED"/>
    <w:rsid w:val="008751C2"/>
    <w:rsid w:val="00880926"/>
    <w:rsid w:val="0088454E"/>
    <w:rsid w:val="0088615A"/>
    <w:rsid w:val="008872B8"/>
    <w:rsid w:val="00890ABC"/>
    <w:rsid w:val="00890FD5"/>
    <w:rsid w:val="008911FB"/>
    <w:rsid w:val="0089214C"/>
    <w:rsid w:val="00892821"/>
    <w:rsid w:val="00893953"/>
    <w:rsid w:val="008940C5"/>
    <w:rsid w:val="0089757D"/>
    <w:rsid w:val="008977F2"/>
    <w:rsid w:val="008979A7"/>
    <w:rsid w:val="008A1EF3"/>
    <w:rsid w:val="008A201C"/>
    <w:rsid w:val="008A29DE"/>
    <w:rsid w:val="008A2A46"/>
    <w:rsid w:val="008A40D9"/>
    <w:rsid w:val="008A5606"/>
    <w:rsid w:val="008A5E6D"/>
    <w:rsid w:val="008A6DAB"/>
    <w:rsid w:val="008A768B"/>
    <w:rsid w:val="008B04C1"/>
    <w:rsid w:val="008B1917"/>
    <w:rsid w:val="008B4AE2"/>
    <w:rsid w:val="008B4CD1"/>
    <w:rsid w:val="008B634F"/>
    <w:rsid w:val="008B7854"/>
    <w:rsid w:val="008B7CFF"/>
    <w:rsid w:val="008C013B"/>
    <w:rsid w:val="008C0813"/>
    <w:rsid w:val="008C3FA7"/>
    <w:rsid w:val="008C4292"/>
    <w:rsid w:val="008C5F44"/>
    <w:rsid w:val="008D2022"/>
    <w:rsid w:val="008D26E6"/>
    <w:rsid w:val="008D2707"/>
    <w:rsid w:val="008D321F"/>
    <w:rsid w:val="008D3C3B"/>
    <w:rsid w:val="008D61B8"/>
    <w:rsid w:val="008E0595"/>
    <w:rsid w:val="008E272B"/>
    <w:rsid w:val="008E27C5"/>
    <w:rsid w:val="008E33A6"/>
    <w:rsid w:val="008E3D8C"/>
    <w:rsid w:val="008E5F8F"/>
    <w:rsid w:val="008F1084"/>
    <w:rsid w:val="008F2274"/>
    <w:rsid w:val="008F2909"/>
    <w:rsid w:val="008F4E88"/>
    <w:rsid w:val="008F6437"/>
    <w:rsid w:val="008F6922"/>
    <w:rsid w:val="008F7B96"/>
    <w:rsid w:val="00900FC3"/>
    <w:rsid w:val="00901182"/>
    <w:rsid w:val="00901474"/>
    <w:rsid w:val="00901586"/>
    <w:rsid w:val="00901D02"/>
    <w:rsid w:val="00902909"/>
    <w:rsid w:val="00902E69"/>
    <w:rsid w:val="00902F9D"/>
    <w:rsid w:val="009040FC"/>
    <w:rsid w:val="009059A8"/>
    <w:rsid w:val="00906495"/>
    <w:rsid w:val="0090670F"/>
    <w:rsid w:val="00906EFE"/>
    <w:rsid w:val="00912024"/>
    <w:rsid w:val="009121F6"/>
    <w:rsid w:val="009122B7"/>
    <w:rsid w:val="00912AFE"/>
    <w:rsid w:val="009138B5"/>
    <w:rsid w:val="00915EA1"/>
    <w:rsid w:val="00915EE3"/>
    <w:rsid w:val="0091630A"/>
    <w:rsid w:val="009172B4"/>
    <w:rsid w:val="00920A33"/>
    <w:rsid w:val="00922E23"/>
    <w:rsid w:val="00924129"/>
    <w:rsid w:val="009253DB"/>
    <w:rsid w:val="009263B3"/>
    <w:rsid w:val="009272D7"/>
    <w:rsid w:val="00933725"/>
    <w:rsid w:val="009337AE"/>
    <w:rsid w:val="00933BCD"/>
    <w:rsid w:val="00934183"/>
    <w:rsid w:val="009342E3"/>
    <w:rsid w:val="00934415"/>
    <w:rsid w:val="0093517A"/>
    <w:rsid w:val="0093570E"/>
    <w:rsid w:val="00935865"/>
    <w:rsid w:val="00935BC0"/>
    <w:rsid w:val="00935F99"/>
    <w:rsid w:val="00940FA5"/>
    <w:rsid w:val="00941719"/>
    <w:rsid w:val="00942B21"/>
    <w:rsid w:val="009448C5"/>
    <w:rsid w:val="009463A4"/>
    <w:rsid w:val="00946B19"/>
    <w:rsid w:val="00946CA4"/>
    <w:rsid w:val="009544CF"/>
    <w:rsid w:val="00955262"/>
    <w:rsid w:val="0095594C"/>
    <w:rsid w:val="00955C47"/>
    <w:rsid w:val="009563A8"/>
    <w:rsid w:val="00957CEF"/>
    <w:rsid w:val="00960EF4"/>
    <w:rsid w:val="009620CA"/>
    <w:rsid w:val="00962246"/>
    <w:rsid w:val="00962D62"/>
    <w:rsid w:val="009630D8"/>
    <w:rsid w:val="009646B3"/>
    <w:rsid w:val="00964B9F"/>
    <w:rsid w:val="00970E59"/>
    <w:rsid w:val="009714AD"/>
    <w:rsid w:val="009725C8"/>
    <w:rsid w:val="009726C4"/>
    <w:rsid w:val="00972E5C"/>
    <w:rsid w:val="0097637D"/>
    <w:rsid w:val="009764D9"/>
    <w:rsid w:val="00976D98"/>
    <w:rsid w:val="0097760B"/>
    <w:rsid w:val="00980EFF"/>
    <w:rsid w:val="00981C30"/>
    <w:rsid w:val="0098445E"/>
    <w:rsid w:val="009850DD"/>
    <w:rsid w:val="00985BE1"/>
    <w:rsid w:val="00985E6F"/>
    <w:rsid w:val="009900C5"/>
    <w:rsid w:val="0099265F"/>
    <w:rsid w:val="009932AB"/>
    <w:rsid w:val="0099375E"/>
    <w:rsid w:val="0099605F"/>
    <w:rsid w:val="0099627B"/>
    <w:rsid w:val="009965A2"/>
    <w:rsid w:val="00997745"/>
    <w:rsid w:val="00997B55"/>
    <w:rsid w:val="009A09DD"/>
    <w:rsid w:val="009A11BD"/>
    <w:rsid w:val="009A32F5"/>
    <w:rsid w:val="009A3339"/>
    <w:rsid w:val="009A5503"/>
    <w:rsid w:val="009A57ED"/>
    <w:rsid w:val="009A620B"/>
    <w:rsid w:val="009B1E4F"/>
    <w:rsid w:val="009B256A"/>
    <w:rsid w:val="009B2C80"/>
    <w:rsid w:val="009B35D7"/>
    <w:rsid w:val="009B48D4"/>
    <w:rsid w:val="009B5596"/>
    <w:rsid w:val="009B60B8"/>
    <w:rsid w:val="009B65A0"/>
    <w:rsid w:val="009B7312"/>
    <w:rsid w:val="009B7C2C"/>
    <w:rsid w:val="009B7E12"/>
    <w:rsid w:val="009C007E"/>
    <w:rsid w:val="009C24D8"/>
    <w:rsid w:val="009C39FB"/>
    <w:rsid w:val="009C4AE7"/>
    <w:rsid w:val="009C581F"/>
    <w:rsid w:val="009C7207"/>
    <w:rsid w:val="009D23C6"/>
    <w:rsid w:val="009D4EAA"/>
    <w:rsid w:val="009E00DB"/>
    <w:rsid w:val="009E04D5"/>
    <w:rsid w:val="009E23D5"/>
    <w:rsid w:val="009E2A53"/>
    <w:rsid w:val="009E39F4"/>
    <w:rsid w:val="009E4699"/>
    <w:rsid w:val="009E4929"/>
    <w:rsid w:val="009E51EF"/>
    <w:rsid w:val="009E5276"/>
    <w:rsid w:val="009F44D0"/>
    <w:rsid w:val="009F5747"/>
    <w:rsid w:val="00A00211"/>
    <w:rsid w:val="00A0572E"/>
    <w:rsid w:val="00A06603"/>
    <w:rsid w:val="00A068BB"/>
    <w:rsid w:val="00A1077A"/>
    <w:rsid w:val="00A11B94"/>
    <w:rsid w:val="00A12FFA"/>
    <w:rsid w:val="00A1427D"/>
    <w:rsid w:val="00A1459B"/>
    <w:rsid w:val="00A15989"/>
    <w:rsid w:val="00A1645B"/>
    <w:rsid w:val="00A22FCC"/>
    <w:rsid w:val="00A2488F"/>
    <w:rsid w:val="00A3020A"/>
    <w:rsid w:val="00A30E64"/>
    <w:rsid w:val="00A32AF3"/>
    <w:rsid w:val="00A35A78"/>
    <w:rsid w:val="00A36848"/>
    <w:rsid w:val="00A36FDC"/>
    <w:rsid w:val="00A42319"/>
    <w:rsid w:val="00A4303E"/>
    <w:rsid w:val="00A44CA7"/>
    <w:rsid w:val="00A45840"/>
    <w:rsid w:val="00A46BF6"/>
    <w:rsid w:val="00A46C78"/>
    <w:rsid w:val="00A50B62"/>
    <w:rsid w:val="00A5320A"/>
    <w:rsid w:val="00A556B4"/>
    <w:rsid w:val="00A55BD1"/>
    <w:rsid w:val="00A561B2"/>
    <w:rsid w:val="00A56E00"/>
    <w:rsid w:val="00A5715B"/>
    <w:rsid w:val="00A61420"/>
    <w:rsid w:val="00A6212A"/>
    <w:rsid w:val="00A6254E"/>
    <w:rsid w:val="00A62834"/>
    <w:rsid w:val="00A63411"/>
    <w:rsid w:val="00A63ACE"/>
    <w:rsid w:val="00A63B43"/>
    <w:rsid w:val="00A6508C"/>
    <w:rsid w:val="00A6523D"/>
    <w:rsid w:val="00A66A0D"/>
    <w:rsid w:val="00A679DF"/>
    <w:rsid w:val="00A73978"/>
    <w:rsid w:val="00A75077"/>
    <w:rsid w:val="00A751C9"/>
    <w:rsid w:val="00A7535C"/>
    <w:rsid w:val="00A77595"/>
    <w:rsid w:val="00A77DB7"/>
    <w:rsid w:val="00A80109"/>
    <w:rsid w:val="00A81C5E"/>
    <w:rsid w:val="00A84BAA"/>
    <w:rsid w:val="00A85463"/>
    <w:rsid w:val="00A85478"/>
    <w:rsid w:val="00A873BA"/>
    <w:rsid w:val="00A87673"/>
    <w:rsid w:val="00A90A85"/>
    <w:rsid w:val="00A91624"/>
    <w:rsid w:val="00A9448E"/>
    <w:rsid w:val="00A95146"/>
    <w:rsid w:val="00A96928"/>
    <w:rsid w:val="00A97BE6"/>
    <w:rsid w:val="00AA0F38"/>
    <w:rsid w:val="00AA159B"/>
    <w:rsid w:val="00AA2609"/>
    <w:rsid w:val="00AA3CB1"/>
    <w:rsid w:val="00AA4336"/>
    <w:rsid w:val="00AA6C2A"/>
    <w:rsid w:val="00AB0F37"/>
    <w:rsid w:val="00AB5C8B"/>
    <w:rsid w:val="00AC0E22"/>
    <w:rsid w:val="00AC324A"/>
    <w:rsid w:val="00AC350A"/>
    <w:rsid w:val="00AC3B33"/>
    <w:rsid w:val="00AC44B0"/>
    <w:rsid w:val="00AC59A2"/>
    <w:rsid w:val="00AC698F"/>
    <w:rsid w:val="00AD17FD"/>
    <w:rsid w:val="00AD259E"/>
    <w:rsid w:val="00AD2ECB"/>
    <w:rsid w:val="00AD34B5"/>
    <w:rsid w:val="00AD3C82"/>
    <w:rsid w:val="00AD682D"/>
    <w:rsid w:val="00AE0AF4"/>
    <w:rsid w:val="00AE1227"/>
    <w:rsid w:val="00AE1484"/>
    <w:rsid w:val="00AE26D9"/>
    <w:rsid w:val="00AE27D2"/>
    <w:rsid w:val="00AE2824"/>
    <w:rsid w:val="00AE282E"/>
    <w:rsid w:val="00AE2834"/>
    <w:rsid w:val="00AE3DBB"/>
    <w:rsid w:val="00AE61B4"/>
    <w:rsid w:val="00AE6367"/>
    <w:rsid w:val="00AE7940"/>
    <w:rsid w:val="00AE7DBD"/>
    <w:rsid w:val="00AE7F50"/>
    <w:rsid w:val="00AF1AF6"/>
    <w:rsid w:val="00AF3C40"/>
    <w:rsid w:val="00B01B8B"/>
    <w:rsid w:val="00B02454"/>
    <w:rsid w:val="00B02C34"/>
    <w:rsid w:val="00B02D5B"/>
    <w:rsid w:val="00B04153"/>
    <w:rsid w:val="00B0547B"/>
    <w:rsid w:val="00B06748"/>
    <w:rsid w:val="00B06EFD"/>
    <w:rsid w:val="00B108A2"/>
    <w:rsid w:val="00B12786"/>
    <w:rsid w:val="00B12B1C"/>
    <w:rsid w:val="00B14866"/>
    <w:rsid w:val="00B157AF"/>
    <w:rsid w:val="00B15B41"/>
    <w:rsid w:val="00B15E1C"/>
    <w:rsid w:val="00B16259"/>
    <w:rsid w:val="00B17330"/>
    <w:rsid w:val="00B17755"/>
    <w:rsid w:val="00B17C02"/>
    <w:rsid w:val="00B20124"/>
    <w:rsid w:val="00B20BEC"/>
    <w:rsid w:val="00B20F02"/>
    <w:rsid w:val="00B215CA"/>
    <w:rsid w:val="00B2199C"/>
    <w:rsid w:val="00B23845"/>
    <w:rsid w:val="00B23EF6"/>
    <w:rsid w:val="00B254CC"/>
    <w:rsid w:val="00B2761D"/>
    <w:rsid w:val="00B31A22"/>
    <w:rsid w:val="00B3521E"/>
    <w:rsid w:val="00B36B38"/>
    <w:rsid w:val="00B370D4"/>
    <w:rsid w:val="00B37C0F"/>
    <w:rsid w:val="00B40DA1"/>
    <w:rsid w:val="00B421BC"/>
    <w:rsid w:val="00B42D91"/>
    <w:rsid w:val="00B43ABA"/>
    <w:rsid w:val="00B444DC"/>
    <w:rsid w:val="00B45F02"/>
    <w:rsid w:val="00B45F40"/>
    <w:rsid w:val="00B477C4"/>
    <w:rsid w:val="00B50608"/>
    <w:rsid w:val="00B514BF"/>
    <w:rsid w:val="00B523F9"/>
    <w:rsid w:val="00B548D8"/>
    <w:rsid w:val="00B552E2"/>
    <w:rsid w:val="00B5700A"/>
    <w:rsid w:val="00B576EA"/>
    <w:rsid w:val="00B6079A"/>
    <w:rsid w:val="00B61C42"/>
    <w:rsid w:val="00B61FEA"/>
    <w:rsid w:val="00B6392B"/>
    <w:rsid w:val="00B6434B"/>
    <w:rsid w:val="00B70A99"/>
    <w:rsid w:val="00B70F0D"/>
    <w:rsid w:val="00B728E3"/>
    <w:rsid w:val="00B7384C"/>
    <w:rsid w:val="00B73ACB"/>
    <w:rsid w:val="00B74C15"/>
    <w:rsid w:val="00B7571F"/>
    <w:rsid w:val="00B766A5"/>
    <w:rsid w:val="00B804B1"/>
    <w:rsid w:val="00B80F23"/>
    <w:rsid w:val="00B82B9C"/>
    <w:rsid w:val="00B82F3C"/>
    <w:rsid w:val="00B834DA"/>
    <w:rsid w:val="00B900A1"/>
    <w:rsid w:val="00B9128F"/>
    <w:rsid w:val="00B93729"/>
    <w:rsid w:val="00B96902"/>
    <w:rsid w:val="00B97092"/>
    <w:rsid w:val="00BA1CC3"/>
    <w:rsid w:val="00BA3028"/>
    <w:rsid w:val="00BA338D"/>
    <w:rsid w:val="00BA39E9"/>
    <w:rsid w:val="00BA5EC2"/>
    <w:rsid w:val="00BB0238"/>
    <w:rsid w:val="00BB0CAC"/>
    <w:rsid w:val="00BB1775"/>
    <w:rsid w:val="00BB193A"/>
    <w:rsid w:val="00BB32A7"/>
    <w:rsid w:val="00BB3D91"/>
    <w:rsid w:val="00BB3EE6"/>
    <w:rsid w:val="00BB5958"/>
    <w:rsid w:val="00BB5CAC"/>
    <w:rsid w:val="00BB5FEF"/>
    <w:rsid w:val="00BB6F7C"/>
    <w:rsid w:val="00BB77B8"/>
    <w:rsid w:val="00BC06F7"/>
    <w:rsid w:val="00BC080D"/>
    <w:rsid w:val="00BC0879"/>
    <w:rsid w:val="00BC0C42"/>
    <w:rsid w:val="00BC1856"/>
    <w:rsid w:val="00BC1BAD"/>
    <w:rsid w:val="00BC297F"/>
    <w:rsid w:val="00BC3D50"/>
    <w:rsid w:val="00BC4187"/>
    <w:rsid w:val="00BC479F"/>
    <w:rsid w:val="00BC4CC3"/>
    <w:rsid w:val="00BC62B5"/>
    <w:rsid w:val="00BC64FB"/>
    <w:rsid w:val="00BC7BCB"/>
    <w:rsid w:val="00BD16E8"/>
    <w:rsid w:val="00BD3D4A"/>
    <w:rsid w:val="00BD4281"/>
    <w:rsid w:val="00BD7706"/>
    <w:rsid w:val="00BE0424"/>
    <w:rsid w:val="00BE5017"/>
    <w:rsid w:val="00BE5B3D"/>
    <w:rsid w:val="00BE61AB"/>
    <w:rsid w:val="00BF07C3"/>
    <w:rsid w:val="00BF1A37"/>
    <w:rsid w:val="00BF1CBF"/>
    <w:rsid w:val="00BF28A8"/>
    <w:rsid w:val="00BF35AE"/>
    <w:rsid w:val="00BF47DE"/>
    <w:rsid w:val="00BF6FE7"/>
    <w:rsid w:val="00BF717E"/>
    <w:rsid w:val="00BF7801"/>
    <w:rsid w:val="00C01318"/>
    <w:rsid w:val="00C01683"/>
    <w:rsid w:val="00C027FF"/>
    <w:rsid w:val="00C05211"/>
    <w:rsid w:val="00C05676"/>
    <w:rsid w:val="00C07A2A"/>
    <w:rsid w:val="00C1012D"/>
    <w:rsid w:val="00C11C1A"/>
    <w:rsid w:val="00C132B2"/>
    <w:rsid w:val="00C13300"/>
    <w:rsid w:val="00C1437C"/>
    <w:rsid w:val="00C1658D"/>
    <w:rsid w:val="00C20FEF"/>
    <w:rsid w:val="00C246A3"/>
    <w:rsid w:val="00C24F07"/>
    <w:rsid w:val="00C25300"/>
    <w:rsid w:val="00C25FBD"/>
    <w:rsid w:val="00C265AD"/>
    <w:rsid w:val="00C2698E"/>
    <w:rsid w:val="00C269BF"/>
    <w:rsid w:val="00C26D88"/>
    <w:rsid w:val="00C275A0"/>
    <w:rsid w:val="00C305AF"/>
    <w:rsid w:val="00C3117A"/>
    <w:rsid w:val="00C3381C"/>
    <w:rsid w:val="00C343BC"/>
    <w:rsid w:val="00C35C08"/>
    <w:rsid w:val="00C3618D"/>
    <w:rsid w:val="00C36B29"/>
    <w:rsid w:val="00C37A3A"/>
    <w:rsid w:val="00C40A53"/>
    <w:rsid w:val="00C4138F"/>
    <w:rsid w:val="00C417DA"/>
    <w:rsid w:val="00C420E1"/>
    <w:rsid w:val="00C42CD7"/>
    <w:rsid w:val="00C434E5"/>
    <w:rsid w:val="00C43852"/>
    <w:rsid w:val="00C4461A"/>
    <w:rsid w:val="00C44C0F"/>
    <w:rsid w:val="00C45271"/>
    <w:rsid w:val="00C4613A"/>
    <w:rsid w:val="00C47320"/>
    <w:rsid w:val="00C47800"/>
    <w:rsid w:val="00C51DC9"/>
    <w:rsid w:val="00C529E9"/>
    <w:rsid w:val="00C60BED"/>
    <w:rsid w:val="00C60F6E"/>
    <w:rsid w:val="00C61675"/>
    <w:rsid w:val="00C62614"/>
    <w:rsid w:val="00C64101"/>
    <w:rsid w:val="00C6472F"/>
    <w:rsid w:val="00C677C6"/>
    <w:rsid w:val="00C70A8C"/>
    <w:rsid w:val="00C70B14"/>
    <w:rsid w:val="00C70C8E"/>
    <w:rsid w:val="00C7297E"/>
    <w:rsid w:val="00C7356C"/>
    <w:rsid w:val="00C73C7E"/>
    <w:rsid w:val="00C74398"/>
    <w:rsid w:val="00C743E4"/>
    <w:rsid w:val="00C744E3"/>
    <w:rsid w:val="00C7516E"/>
    <w:rsid w:val="00C761A2"/>
    <w:rsid w:val="00C8048B"/>
    <w:rsid w:val="00C81C32"/>
    <w:rsid w:val="00C81C5E"/>
    <w:rsid w:val="00C82DF9"/>
    <w:rsid w:val="00C83580"/>
    <w:rsid w:val="00C861D4"/>
    <w:rsid w:val="00C915FF"/>
    <w:rsid w:val="00C93BC9"/>
    <w:rsid w:val="00C942E1"/>
    <w:rsid w:val="00C95079"/>
    <w:rsid w:val="00C97252"/>
    <w:rsid w:val="00C97791"/>
    <w:rsid w:val="00CA0864"/>
    <w:rsid w:val="00CA1C27"/>
    <w:rsid w:val="00CA23B7"/>
    <w:rsid w:val="00CA2FC4"/>
    <w:rsid w:val="00CA32D4"/>
    <w:rsid w:val="00CA3E12"/>
    <w:rsid w:val="00CA4080"/>
    <w:rsid w:val="00CA6258"/>
    <w:rsid w:val="00CA7276"/>
    <w:rsid w:val="00CB01F2"/>
    <w:rsid w:val="00CB03DB"/>
    <w:rsid w:val="00CB18A6"/>
    <w:rsid w:val="00CB2418"/>
    <w:rsid w:val="00CB2BCB"/>
    <w:rsid w:val="00CB2CD6"/>
    <w:rsid w:val="00CB2D06"/>
    <w:rsid w:val="00CB2E3A"/>
    <w:rsid w:val="00CB314C"/>
    <w:rsid w:val="00CB4329"/>
    <w:rsid w:val="00CB47EC"/>
    <w:rsid w:val="00CB4F76"/>
    <w:rsid w:val="00CB5466"/>
    <w:rsid w:val="00CB6389"/>
    <w:rsid w:val="00CC1174"/>
    <w:rsid w:val="00CC3A92"/>
    <w:rsid w:val="00CC3C38"/>
    <w:rsid w:val="00CD01F5"/>
    <w:rsid w:val="00CD389F"/>
    <w:rsid w:val="00CD4001"/>
    <w:rsid w:val="00CD4FD4"/>
    <w:rsid w:val="00CD6020"/>
    <w:rsid w:val="00CD7670"/>
    <w:rsid w:val="00CD7E15"/>
    <w:rsid w:val="00CE052C"/>
    <w:rsid w:val="00CE3679"/>
    <w:rsid w:val="00CE3952"/>
    <w:rsid w:val="00CE3D7C"/>
    <w:rsid w:val="00CE7162"/>
    <w:rsid w:val="00CE7D4F"/>
    <w:rsid w:val="00CF0231"/>
    <w:rsid w:val="00CF170C"/>
    <w:rsid w:val="00CF5DF4"/>
    <w:rsid w:val="00CF5F08"/>
    <w:rsid w:val="00CF6C87"/>
    <w:rsid w:val="00D003D8"/>
    <w:rsid w:val="00D00453"/>
    <w:rsid w:val="00D01FDC"/>
    <w:rsid w:val="00D034C9"/>
    <w:rsid w:val="00D058C7"/>
    <w:rsid w:val="00D06BEC"/>
    <w:rsid w:val="00D07C19"/>
    <w:rsid w:val="00D14AE7"/>
    <w:rsid w:val="00D16125"/>
    <w:rsid w:val="00D201BF"/>
    <w:rsid w:val="00D212A1"/>
    <w:rsid w:val="00D21C59"/>
    <w:rsid w:val="00D2295E"/>
    <w:rsid w:val="00D25BB1"/>
    <w:rsid w:val="00D265E3"/>
    <w:rsid w:val="00D268F4"/>
    <w:rsid w:val="00D26DE4"/>
    <w:rsid w:val="00D277DE"/>
    <w:rsid w:val="00D3076C"/>
    <w:rsid w:val="00D3092B"/>
    <w:rsid w:val="00D30CB7"/>
    <w:rsid w:val="00D3154C"/>
    <w:rsid w:val="00D33344"/>
    <w:rsid w:val="00D34999"/>
    <w:rsid w:val="00D3507D"/>
    <w:rsid w:val="00D4227F"/>
    <w:rsid w:val="00D43273"/>
    <w:rsid w:val="00D46CA3"/>
    <w:rsid w:val="00D47309"/>
    <w:rsid w:val="00D50C9E"/>
    <w:rsid w:val="00D512B4"/>
    <w:rsid w:val="00D52BC5"/>
    <w:rsid w:val="00D54984"/>
    <w:rsid w:val="00D55F88"/>
    <w:rsid w:val="00D56CBB"/>
    <w:rsid w:val="00D610B5"/>
    <w:rsid w:val="00D630B1"/>
    <w:rsid w:val="00D64016"/>
    <w:rsid w:val="00D644D9"/>
    <w:rsid w:val="00D73C91"/>
    <w:rsid w:val="00D7478C"/>
    <w:rsid w:val="00D76A3D"/>
    <w:rsid w:val="00D76C24"/>
    <w:rsid w:val="00D77A12"/>
    <w:rsid w:val="00D834D9"/>
    <w:rsid w:val="00D852B7"/>
    <w:rsid w:val="00D86DE7"/>
    <w:rsid w:val="00D91839"/>
    <w:rsid w:val="00D920A8"/>
    <w:rsid w:val="00D92327"/>
    <w:rsid w:val="00D9359F"/>
    <w:rsid w:val="00D964AC"/>
    <w:rsid w:val="00D9761B"/>
    <w:rsid w:val="00DA036A"/>
    <w:rsid w:val="00DA06CB"/>
    <w:rsid w:val="00DA080A"/>
    <w:rsid w:val="00DA16E9"/>
    <w:rsid w:val="00DA2D8A"/>
    <w:rsid w:val="00DA52F6"/>
    <w:rsid w:val="00DA588D"/>
    <w:rsid w:val="00DA6857"/>
    <w:rsid w:val="00DA7C22"/>
    <w:rsid w:val="00DB0C2C"/>
    <w:rsid w:val="00DB13EC"/>
    <w:rsid w:val="00DB1AF6"/>
    <w:rsid w:val="00DB28E7"/>
    <w:rsid w:val="00DB2C7F"/>
    <w:rsid w:val="00DB2D1C"/>
    <w:rsid w:val="00DB4ACC"/>
    <w:rsid w:val="00DB6E20"/>
    <w:rsid w:val="00DB759E"/>
    <w:rsid w:val="00DC368D"/>
    <w:rsid w:val="00DC413E"/>
    <w:rsid w:val="00DC4656"/>
    <w:rsid w:val="00DC5E33"/>
    <w:rsid w:val="00DC6AD5"/>
    <w:rsid w:val="00DC6E69"/>
    <w:rsid w:val="00DD14CA"/>
    <w:rsid w:val="00DD45AE"/>
    <w:rsid w:val="00DD48BA"/>
    <w:rsid w:val="00DD6819"/>
    <w:rsid w:val="00DD723C"/>
    <w:rsid w:val="00DE1FA2"/>
    <w:rsid w:val="00DE2637"/>
    <w:rsid w:val="00DE3572"/>
    <w:rsid w:val="00DE38BB"/>
    <w:rsid w:val="00DE3ADF"/>
    <w:rsid w:val="00DE4968"/>
    <w:rsid w:val="00DE4F32"/>
    <w:rsid w:val="00DE61A2"/>
    <w:rsid w:val="00DF0E4B"/>
    <w:rsid w:val="00DF2E09"/>
    <w:rsid w:val="00DF47BF"/>
    <w:rsid w:val="00DF54E5"/>
    <w:rsid w:val="00DF6C3F"/>
    <w:rsid w:val="00E01A5A"/>
    <w:rsid w:val="00E026D2"/>
    <w:rsid w:val="00E03B53"/>
    <w:rsid w:val="00E05094"/>
    <w:rsid w:val="00E05161"/>
    <w:rsid w:val="00E05A63"/>
    <w:rsid w:val="00E069BD"/>
    <w:rsid w:val="00E111D9"/>
    <w:rsid w:val="00E11B2F"/>
    <w:rsid w:val="00E128CC"/>
    <w:rsid w:val="00E12BCE"/>
    <w:rsid w:val="00E136BB"/>
    <w:rsid w:val="00E14A55"/>
    <w:rsid w:val="00E16698"/>
    <w:rsid w:val="00E168AF"/>
    <w:rsid w:val="00E200BE"/>
    <w:rsid w:val="00E206C0"/>
    <w:rsid w:val="00E22E41"/>
    <w:rsid w:val="00E24179"/>
    <w:rsid w:val="00E245BB"/>
    <w:rsid w:val="00E26E57"/>
    <w:rsid w:val="00E30272"/>
    <w:rsid w:val="00E30502"/>
    <w:rsid w:val="00E309C9"/>
    <w:rsid w:val="00E3450A"/>
    <w:rsid w:val="00E3565F"/>
    <w:rsid w:val="00E40868"/>
    <w:rsid w:val="00E45428"/>
    <w:rsid w:val="00E47878"/>
    <w:rsid w:val="00E47CA6"/>
    <w:rsid w:val="00E51B81"/>
    <w:rsid w:val="00E51BD4"/>
    <w:rsid w:val="00E51C14"/>
    <w:rsid w:val="00E5272E"/>
    <w:rsid w:val="00E53300"/>
    <w:rsid w:val="00E54D96"/>
    <w:rsid w:val="00E6185B"/>
    <w:rsid w:val="00E63ED6"/>
    <w:rsid w:val="00E6439A"/>
    <w:rsid w:val="00E648E9"/>
    <w:rsid w:val="00E67A29"/>
    <w:rsid w:val="00E7032D"/>
    <w:rsid w:val="00E72586"/>
    <w:rsid w:val="00E72955"/>
    <w:rsid w:val="00E72A69"/>
    <w:rsid w:val="00E72C1C"/>
    <w:rsid w:val="00E72EC2"/>
    <w:rsid w:val="00E74538"/>
    <w:rsid w:val="00E74EC5"/>
    <w:rsid w:val="00E7523D"/>
    <w:rsid w:val="00E76C96"/>
    <w:rsid w:val="00E77FFC"/>
    <w:rsid w:val="00E82374"/>
    <w:rsid w:val="00E84D55"/>
    <w:rsid w:val="00E860B8"/>
    <w:rsid w:val="00E8674C"/>
    <w:rsid w:val="00E87082"/>
    <w:rsid w:val="00E90E0C"/>
    <w:rsid w:val="00E91ADD"/>
    <w:rsid w:val="00E936AC"/>
    <w:rsid w:val="00E9666B"/>
    <w:rsid w:val="00E97304"/>
    <w:rsid w:val="00E97A07"/>
    <w:rsid w:val="00E97EF9"/>
    <w:rsid w:val="00EA28A1"/>
    <w:rsid w:val="00EA28C0"/>
    <w:rsid w:val="00EA2D10"/>
    <w:rsid w:val="00EA2D4E"/>
    <w:rsid w:val="00EA6471"/>
    <w:rsid w:val="00EA75E6"/>
    <w:rsid w:val="00EA7CFC"/>
    <w:rsid w:val="00EB19F3"/>
    <w:rsid w:val="00EB762C"/>
    <w:rsid w:val="00EC02CD"/>
    <w:rsid w:val="00EC032B"/>
    <w:rsid w:val="00EC0479"/>
    <w:rsid w:val="00EC0FC2"/>
    <w:rsid w:val="00EC17D8"/>
    <w:rsid w:val="00EC4DDE"/>
    <w:rsid w:val="00EC5368"/>
    <w:rsid w:val="00EC6B3E"/>
    <w:rsid w:val="00ED03FF"/>
    <w:rsid w:val="00ED1E00"/>
    <w:rsid w:val="00ED3442"/>
    <w:rsid w:val="00EE3A51"/>
    <w:rsid w:val="00EE5AB5"/>
    <w:rsid w:val="00EE6850"/>
    <w:rsid w:val="00EF0385"/>
    <w:rsid w:val="00EF08A9"/>
    <w:rsid w:val="00EF16B1"/>
    <w:rsid w:val="00EF23AF"/>
    <w:rsid w:val="00EF4129"/>
    <w:rsid w:val="00EF5FBD"/>
    <w:rsid w:val="00EF6085"/>
    <w:rsid w:val="00EF608C"/>
    <w:rsid w:val="00EF6AE5"/>
    <w:rsid w:val="00EF7785"/>
    <w:rsid w:val="00EF7AB3"/>
    <w:rsid w:val="00F00C5A"/>
    <w:rsid w:val="00F00F51"/>
    <w:rsid w:val="00F029CD"/>
    <w:rsid w:val="00F02A32"/>
    <w:rsid w:val="00F02BB9"/>
    <w:rsid w:val="00F03C9D"/>
    <w:rsid w:val="00F04686"/>
    <w:rsid w:val="00F04892"/>
    <w:rsid w:val="00F04CA2"/>
    <w:rsid w:val="00F06B8B"/>
    <w:rsid w:val="00F06CE9"/>
    <w:rsid w:val="00F07115"/>
    <w:rsid w:val="00F07EED"/>
    <w:rsid w:val="00F07F40"/>
    <w:rsid w:val="00F12E34"/>
    <w:rsid w:val="00F13E6B"/>
    <w:rsid w:val="00F149CB"/>
    <w:rsid w:val="00F14C18"/>
    <w:rsid w:val="00F15817"/>
    <w:rsid w:val="00F17702"/>
    <w:rsid w:val="00F24339"/>
    <w:rsid w:val="00F2643D"/>
    <w:rsid w:val="00F26C7B"/>
    <w:rsid w:val="00F27B67"/>
    <w:rsid w:val="00F27F98"/>
    <w:rsid w:val="00F30508"/>
    <w:rsid w:val="00F31383"/>
    <w:rsid w:val="00F331CC"/>
    <w:rsid w:val="00F36040"/>
    <w:rsid w:val="00F375A0"/>
    <w:rsid w:val="00F37CB6"/>
    <w:rsid w:val="00F37E6E"/>
    <w:rsid w:val="00F43BBE"/>
    <w:rsid w:val="00F4427C"/>
    <w:rsid w:val="00F4697B"/>
    <w:rsid w:val="00F4733A"/>
    <w:rsid w:val="00F50E8A"/>
    <w:rsid w:val="00F5248F"/>
    <w:rsid w:val="00F53F2D"/>
    <w:rsid w:val="00F560DE"/>
    <w:rsid w:val="00F56490"/>
    <w:rsid w:val="00F56507"/>
    <w:rsid w:val="00F57093"/>
    <w:rsid w:val="00F601D9"/>
    <w:rsid w:val="00F60E6E"/>
    <w:rsid w:val="00F620EB"/>
    <w:rsid w:val="00F623EA"/>
    <w:rsid w:val="00F63264"/>
    <w:rsid w:val="00F641FD"/>
    <w:rsid w:val="00F64650"/>
    <w:rsid w:val="00F676BD"/>
    <w:rsid w:val="00F703F3"/>
    <w:rsid w:val="00F72F9F"/>
    <w:rsid w:val="00F731CE"/>
    <w:rsid w:val="00F74435"/>
    <w:rsid w:val="00F74E4D"/>
    <w:rsid w:val="00F77007"/>
    <w:rsid w:val="00F83ECE"/>
    <w:rsid w:val="00F84644"/>
    <w:rsid w:val="00F84654"/>
    <w:rsid w:val="00F84B05"/>
    <w:rsid w:val="00F84EB5"/>
    <w:rsid w:val="00F86761"/>
    <w:rsid w:val="00F90236"/>
    <w:rsid w:val="00F913F8"/>
    <w:rsid w:val="00F9189D"/>
    <w:rsid w:val="00F91B02"/>
    <w:rsid w:val="00F91DD5"/>
    <w:rsid w:val="00F9340E"/>
    <w:rsid w:val="00F955C1"/>
    <w:rsid w:val="00F95FB4"/>
    <w:rsid w:val="00FA027A"/>
    <w:rsid w:val="00FA116B"/>
    <w:rsid w:val="00FA257E"/>
    <w:rsid w:val="00FA3ED2"/>
    <w:rsid w:val="00FA46CC"/>
    <w:rsid w:val="00FA4762"/>
    <w:rsid w:val="00FA5B7A"/>
    <w:rsid w:val="00FA6D8D"/>
    <w:rsid w:val="00FA7576"/>
    <w:rsid w:val="00FB096F"/>
    <w:rsid w:val="00FB0F11"/>
    <w:rsid w:val="00FB11BA"/>
    <w:rsid w:val="00FB1C7C"/>
    <w:rsid w:val="00FB2CE9"/>
    <w:rsid w:val="00FB3E5B"/>
    <w:rsid w:val="00FB5ED6"/>
    <w:rsid w:val="00FB618F"/>
    <w:rsid w:val="00FC0B37"/>
    <w:rsid w:val="00FC26A5"/>
    <w:rsid w:val="00FC33A9"/>
    <w:rsid w:val="00FC34F2"/>
    <w:rsid w:val="00FC4404"/>
    <w:rsid w:val="00FC690D"/>
    <w:rsid w:val="00FD02D7"/>
    <w:rsid w:val="00FD06E2"/>
    <w:rsid w:val="00FD0EB5"/>
    <w:rsid w:val="00FD0FF7"/>
    <w:rsid w:val="00FD16E8"/>
    <w:rsid w:val="00FD20EA"/>
    <w:rsid w:val="00FD25C4"/>
    <w:rsid w:val="00FD38DB"/>
    <w:rsid w:val="00FD3D14"/>
    <w:rsid w:val="00FD4308"/>
    <w:rsid w:val="00FD6ADE"/>
    <w:rsid w:val="00FD6EBE"/>
    <w:rsid w:val="00FE07A2"/>
    <w:rsid w:val="00FE259B"/>
    <w:rsid w:val="00FE2B4B"/>
    <w:rsid w:val="00FE2FEB"/>
    <w:rsid w:val="00FE4201"/>
    <w:rsid w:val="00FE4510"/>
    <w:rsid w:val="00FE59C8"/>
    <w:rsid w:val="00FE61CB"/>
    <w:rsid w:val="00FE7382"/>
    <w:rsid w:val="00FE7F72"/>
    <w:rsid w:val="00FF0141"/>
    <w:rsid w:val="00FF027E"/>
    <w:rsid w:val="00FF099F"/>
    <w:rsid w:val="00FF5D06"/>
    <w:rsid w:val="00FF62D6"/>
    <w:rsid w:val="00FF7EE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Normal" w:qFormat="1"/>
    <w:lsdException w:name="heading 2" w:uiPriority="9" w:qFormat="1"/>
    <w:lsdException w:name="annotation text" w:uiPriority="99"/>
    <w:lsdException w:name="header" w:uiPriority="99"/>
    <w:lsdException w:name="footer" w:uiPriority="99"/>
    <w:lsdException w:name="annotation reference" w:uiPriority="99"/>
    <w:lsdException w:name="Default Paragraph Font" w:uiPriority="1"/>
    <w:lsdException w:name="Hyperlink" w:uiPriority="99"/>
    <w:lsdException w:name="Emphasis" w:uiPriority="20" w:qFormat="1"/>
    <w:lsdException w:name="HTML Top of Form" w:uiPriority="99"/>
    <w:lsdException w:name="HTML Bottom of Form" w:uiPriority="99"/>
    <w:lsdException w:name="Normal (Web)" w:uiPriority="99"/>
    <w:lsdException w:name="HTML Preformatted" w:uiPriority="99"/>
    <w:lsdException w:name="annotation subject" w:uiPriority="99"/>
    <w:lsdException w:name="No List" w:uiPriority="99"/>
    <w:lsdException w:name="Balloon Text" w:uiPriority="99"/>
    <w:lsdException w:name="Table Grid" w:uiPriority="59"/>
    <w:lsdException w:name="Revision" w:uiPriority="99"/>
  </w:latentStyles>
  <w:style w:type="paragraph" w:default="1" w:styleId="Normal">
    <w:name w:val="Normal"/>
    <w:qFormat/>
    <w:rsid w:val="00BB1775"/>
    <w:pPr>
      <w:spacing w:after="0" w:line="240" w:lineRule="auto"/>
    </w:pPr>
    <w:rPr>
      <w:rFonts w:ascii="Times" w:eastAsia="Times" w:hAnsi="Times" w:cs="Times New Roman"/>
      <w:sz w:val="24"/>
      <w:szCs w:val="20"/>
      <w:lang w:eastAsia="ja-JP"/>
    </w:rPr>
  </w:style>
  <w:style w:type="paragraph" w:styleId="Heading1">
    <w:name w:val="heading 1"/>
    <w:basedOn w:val="Normal"/>
    <w:next w:val="Normal"/>
    <w:link w:val="Heading1Char"/>
    <w:rsid w:val="00EF7AB3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9E4929"/>
    <w:pPr>
      <w:keepNext/>
      <w:ind w:left="-107" w:firstLine="107"/>
      <w:outlineLvl w:val="1"/>
    </w:pPr>
    <w:rPr>
      <w:rFonts w:ascii="Times New Roman" w:eastAsia="Times New Roman" w:hAnsi="Times New Roman"/>
      <w:szCs w:val="24"/>
      <w:lang w:eastAsia="en-US"/>
    </w:rPr>
  </w:style>
  <w:style w:type="paragraph" w:styleId="Heading3">
    <w:name w:val="heading 3"/>
    <w:basedOn w:val="Normal"/>
    <w:next w:val="Normal"/>
    <w:link w:val="Heading3Char"/>
    <w:rsid w:val="00EF7AB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03F8E"/>
    <w:pPr>
      <w:spacing w:before="100" w:beforeAutospacing="1" w:after="100" w:afterAutospacing="1"/>
    </w:pPr>
    <w:rPr>
      <w:rFonts w:ascii="Times New Roman" w:eastAsia="Times New Roman" w:hAnsi="Times New Roman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81633C"/>
    <w:rPr>
      <w:color w:val="0000FF"/>
      <w:u w:val="single"/>
    </w:rPr>
  </w:style>
  <w:style w:type="paragraph" w:customStyle="1" w:styleId="Style-3">
    <w:name w:val="Style-3"/>
    <w:rsid w:val="00FF7EE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US"/>
    </w:rPr>
  </w:style>
  <w:style w:type="character" w:customStyle="1" w:styleId="yshortcuts1">
    <w:name w:val="yshortcuts1"/>
    <w:basedOn w:val="DefaultParagraphFont"/>
    <w:rsid w:val="0099375E"/>
    <w:rPr>
      <w:color w:val="366388"/>
    </w:rPr>
  </w:style>
  <w:style w:type="character" w:styleId="CommentReference">
    <w:name w:val="annotation reference"/>
    <w:basedOn w:val="DefaultParagraphFont"/>
    <w:uiPriority w:val="99"/>
    <w:unhideWhenUsed/>
    <w:rsid w:val="00E72A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72A69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72A69"/>
    <w:rPr>
      <w:rFonts w:ascii="Times" w:eastAsia="Times" w:hAnsi="Times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2A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2A69"/>
    <w:rPr>
      <w:rFonts w:ascii="Times" w:eastAsia="Times" w:hAnsi="Times" w:cs="Times New Roman"/>
      <w:b/>
      <w:bCs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2A6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2A69"/>
    <w:rPr>
      <w:rFonts w:ascii="Tahoma" w:eastAsia="Times" w:hAnsi="Tahoma" w:cs="Tahoma"/>
      <w:sz w:val="16"/>
      <w:szCs w:val="16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1438D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38D7"/>
    <w:rPr>
      <w:rFonts w:ascii="Times" w:eastAsia="Times" w:hAnsi="Times" w:cs="Times New Roman"/>
      <w:sz w:val="24"/>
      <w:szCs w:val="20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1438D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38D7"/>
    <w:rPr>
      <w:rFonts w:ascii="Times" w:eastAsia="Times" w:hAnsi="Times" w:cs="Times New Roman"/>
      <w:sz w:val="24"/>
      <w:szCs w:val="20"/>
      <w:lang w:eastAsia="ja-JP"/>
    </w:rPr>
  </w:style>
  <w:style w:type="paragraph" w:styleId="ListParagraph">
    <w:name w:val="List Paragraph"/>
    <w:basedOn w:val="Normal"/>
    <w:rsid w:val="00F9189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E4929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EndnoteTextChar">
    <w:name w:val="Endnote Text Char"/>
    <w:basedOn w:val="DefaultParagraphFont"/>
    <w:link w:val="EndnoteText"/>
    <w:rsid w:val="009E4929"/>
    <w:rPr>
      <w:rFonts w:ascii="Times New Roman" w:eastAsia="SimSun" w:hAnsi="Times New Roman" w:cs="Times New Roman"/>
      <w:sz w:val="20"/>
      <w:szCs w:val="24"/>
    </w:rPr>
  </w:style>
  <w:style w:type="paragraph" w:styleId="EndnoteText">
    <w:name w:val="endnote text"/>
    <w:basedOn w:val="Normal"/>
    <w:link w:val="EndnoteTextChar"/>
    <w:rsid w:val="009E4929"/>
    <w:rPr>
      <w:rFonts w:ascii="Times New Roman" w:eastAsia="SimSun" w:hAnsi="Times New Roman"/>
      <w:sz w:val="20"/>
      <w:szCs w:val="24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E4929"/>
    <w:rPr>
      <w:rFonts w:ascii="Courier New" w:eastAsia="Times New Roman" w:hAnsi="Courier New" w:cs="Courier New"/>
      <w:color w:val="000000"/>
      <w:sz w:val="20"/>
      <w:szCs w:val="20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E492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color w:val="000000"/>
      <w:sz w:val="20"/>
      <w:lang w:eastAsia="en-US"/>
    </w:rPr>
  </w:style>
  <w:style w:type="character" w:customStyle="1" w:styleId="z-TopofFormChar">
    <w:name w:val="z-Top of Form Char"/>
    <w:basedOn w:val="DefaultParagraphFont"/>
    <w:link w:val="z-TopofForm"/>
    <w:uiPriority w:val="99"/>
    <w:rsid w:val="009E4929"/>
    <w:rPr>
      <w:rFonts w:ascii="Arial" w:eastAsia="Times New Roman" w:hAnsi="Arial" w:cs="Arial"/>
      <w:vanish/>
      <w:color w:val="000000"/>
      <w:sz w:val="16"/>
      <w:szCs w:val="16"/>
    </w:rPr>
  </w:style>
  <w:style w:type="paragraph" w:styleId="z-TopofForm">
    <w:name w:val="HTML Top of Form"/>
    <w:basedOn w:val="Normal"/>
    <w:next w:val="Normal"/>
    <w:link w:val="z-TopofFormChar"/>
    <w:hidden/>
    <w:uiPriority w:val="99"/>
    <w:unhideWhenUsed/>
    <w:rsid w:val="009E4929"/>
    <w:pPr>
      <w:pBdr>
        <w:bottom w:val="single" w:sz="6" w:space="1" w:color="auto"/>
      </w:pBdr>
      <w:jc w:val="center"/>
    </w:pPr>
    <w:rPr>
      <w:rFonts w:ascii="Arial" w:eastAsia="Times New Roman" w:hAnsi="Arial" w:cs="Arial"/>
      <w:vanish/>
      <w:color w:val="000000"/>
      <w:sz w:val="16"/>
      <w:szCs w:val="16"/>
      <w:lang w:eastAsia="zh-CN"/>
    </w:rPr>
  </w:style>
  <w:style w:type="character" w:customStyle="1" w:styleId="z-TopofFormChar1">
    <w:name w:val="z-Top of Form Char1"/>
    <w:basedOn w:val="DefaultParagraphFont"/>
    <w:rsid w:val="009E4929"/>
    <w:rPr>
      <w:rFonts w:ascii="Arial" w:eastAsia="Times" w:hAnsi="Arial" w:cs="Arial"/>
      <w:vanish/>
      <w:sz w:val="16"/>
      <w:szCs w:val="16"/>
      <w:lang w:eastAsia="ja-JP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9E4929"/>
    <w:rPr>
      <w:rFonts w:ascii="Arial" w:eastAsia="Times New Roman" w:hAnsi="Arial" w:cs="Arial"/>
      <w:vanish/>
      <w:color w:val="000000"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9E4929"/>
    <w:pPr>
      <w:pBdr>
        <w:top w:val="single" w:sz="6" w:space="1" w:color="auto"/>
      </w:pBdr>
      <w:jc w:val="center"/>
    </w:pPr>
    <w:rPr>
      <w:rFonts w:ascii="Arial" w:eastAsia="Times New Roman" w:hAnsi="Arial" w:cs="Arial"/>
      <w:vanish/>
      <w:color w:val="000000"/>
      <w:sz w:val="16"/>
      <w:szCs w:val="16"/>
      <w:lang w:eastAsia="zh-CN"/>
    </w:rPr>
  </w:style>
  <w:style w:type="character" w:customStyle="1" w:styleId="z-BottomofFormChar1">
    <w:name w:val="z-Bottom of Form Char1"/>
    <w:basedOn w:val="DefaultParagraphFont"/>
    <w:rsid w:val="009E4929"/>
    <w:rPr>
      <w:rFonts w:ascii="Arial" w:eastAsia="Times" w:hAnsi="Arial" w:cs="Arial"/>
      <w:vanish/>
      <w:sz w:val="16"/>
      <w:szCs w:val="16"/>
      <w:lang w:eastAsia="ja-JP"/>
    </w:rPr>
  </w:style>
  <w:style w:type="character" w:styleId="Emphasis">
    <w:name w:val="Emphasis"/>
    <w:uiPriority w:val="20"/>
    <w:qFormat/>
    <w:rsid w:val="009E4929"/>
    <w:rPr>
      <w:i/>
    </w:rPr>
  </w:style>
  <w:style w:type="character" w:customStyle="1" w:styleId="Heading1Char">
    <w:name w:val="Heading 1 Char"/>
    <w:basedOn w:val="DefaultParagraphFont"/>
    <w:link w:val="Heading1"/>
    <w:rsid w:val="00EF7AB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customStyle="1" w:styleId="Heading3Char">
    <w:name w:val="Heading 3 Char"/>
    <w:basedOn w:val="DefaultParagraphFont"/>
    <w:link w:val="Heading3"/>
    <w:rsid w:val="00EF7AB3"/>
    <w:rPr>
      <w:rFonts w:asciiTheme="majorHAnsi" w:eastAsiaTheme="majorEastAsia" w:hAnsiTheme="majorHAnsi" w:cstheme="majorBidi"/>
      <w:b/>
      <w:bCs/>
      <w:color w:val="4F81BD" w:themeColor="accent1"/>
      <w:sz w:val="24"/>
      <w:szCs w:val="20"/>
      <w:lang w:eastAsia="ja-JP"/>
    </w:rPr>
  </w:style>
  <w:style w:type="paragraph" w:styleId="Revision">
    <w:name w:val="Revision"/>
    <w:hidden/>
    <w:uiPriority w:val="99"/>
    <w:rsid w:val="000E6111"/>
    <w:pPr>
      <w:spacing w:after="0" w:line="240" w:lineRule="auto"/>
    </w:pPr>
    <w:rPr>
      <w:rFonts w:ascii="Times" w:eastAsia="Times" w:hAnsi="Times" w:cs="Times New Roman"/>
      <w:sz w:val="24"/>
      <w:szCs w:val="20"/>
      <w:lang w:eastAsia="ja-JP"/>
    </w:rPr>
  </w:style>
  <w:style w:type="table" w:styleId="TableGrid">
    <w:name w:val="Table Grid"/>
    <w:basedOn w:val="TableNormal"/>
    <w:uiPriority w:val="59"/>
    <w:rsid w:val="00800C9B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Normal" w:qFormat="1"/>
    <w:lsdException w:name="heading 2" w:uiPriority="9" w:qFormat="1"/>
    <w:lsdException w:name="annotation text" w:uiPriority="99"/>
    <w:lsdException w:name="header" w:uiPriority="99"/>
    <w:lsdException w:name="footer" w:uiPriority="99"/>
    <w:lsdException w:name="annotation reference" w:uiPriority="99"/>
    <w:lsdException w:name="Default Paragraph Font" w:uiPriority="1"/>
    <w:lsdException w:name="Hyperlink" w:uiPriority="99"/>
    <w:lsdException w:name="Emphasis" w:uiPriority="20" w:qFormat="1"/>
    <w:lsdException w:name="HTML Top of Form" w:uiPriority="99"/>
    <w:lsdException w:name="HTML Bottom of Form" w:uiPriority="99"/>
    <w:lsdException w:name="Normal (Web)" w:uiPriority="99"/>
    <w:lsdException w:name="HTML Preformatted" w:uiPriority="99"/>
    <w:lsdException w:name="annotation subject" w:uiPriority="99"/>
    <w:lsdException w:name="No List" w:uiPriority="99"/>
    <w:lsdException w:name="Balloon Text" w:uiPriority="99"/>
    <w:lsdException w:name="Table Grid" w:uiPriority="59"/>
    <w:lsdException w:name="Revision" w:uiPriority="99"/>
  </w:latentStyles>
  <w:style w:type="paragraph" w:default="1" w:styleId="Normal">
    <w:name w:val="Normal"/>
    <w:qFormat/>
    <w:rsid w:val="00BB1775"/>
    <w:pPr>
      <w:spacing w:after="0" w:line="240" w:lineRule="auto"/>
    </w:pPr>
    <w:rPr>
      <w:rFonts w:ascii="Times" w:eastAsia="Times" w:hAnsi="Times" w:cs="Times New Roman"/>
      <w:sz w:val="24"/>
      <w:szCs w:val="20"/>
      <w:lang w:eastAsia="ja-JP"/>
    </w:rPr>
  </w:style>
  <w:style w:type="paragraph" w:styleId="Heading1">
    <w:name w:val="heading 1"/>
    <w:basedOn w:val="Normal"/>
    <w:next w:val="Normal"/>
    <w:link w:val="Heading1Char"/>
    <w:rsid w:val="00EF7AB3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9E4929"/>
    <w:pPr>
      <w:keepNext/>
      <w:ind w:left="-107" w:firstLine="107"/>
      <w:outlineLvl w:val="1"/>
    </w:pPr>
    <w:rPr>
      <w:rFonts w:ascii="Times New Roman" w:eastAsia="Times New Roman" w:hAnsi="Times New Roman"/>
      <w:szCs w:val="24"/>
      <w:lang w:eastAsia="en-US"/>
    </w:rPr>
  </w:style>
  <w:style w:type="paragraph" w:styleId="Heading3">
    <w:name w:val="heading 3"/>
    <w:basedOn w:val="Normal"/>
    <w:next w:val="Normal"/>
    <w:link w:val="Heading3Char"/>
    <w:rsid w:val="00EF7AB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03F8E"/>
    <w:pPr>
      <w:spacing w:before="100" w:beforeAutospacing="1" w:after="100" w:afterAutospacing="1"/>
    </w:pPr>
    <w:rPr>
      <w:rFonts w:ascii="Times New Roman" w:eastAsia="Times New Roman" w:hAnsi="Times New Roman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81633C"/>
    <w:rPr>
      <w:color w:val="0000FF"/>
      <w:u w:val="single"/>
    </w:rPr>
  </w:style>
  <w:style w:type="paragraph" w:customStyle="1" w:styleId="Style-3">
    <w:name w:val="Style-3"/>
    <w:rsid w:val="00FF7EE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US"/>
    </w:rPr>
  </w:style>
  <w:style w:type="character" w:customStyle="1" w:styleId="yshortcuts1">
    <w:name w:val="yshortcuts1"/>
    <w:basedOn w:val="DefaultParagraphFont"/>
    <w:rsid w:val="0099375E"/>
    <w:rPr>
      <w:color w:val="366388"/>
    </w:rPr>
  </w:style>
  <w:style w:type="character" w:styleId="CommentReference">
    <w:name w:val="annotation reference"/>
    <w:basedOn w:val="DefaultParagraphFont"/>
    <w:uiPriority w:val="99"/>
    <w:unhideWhenUsed/>
    <w:rsid w:val="00E72A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72A69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72A69"/>
    <w:rPr>
      <w:rFonts w:ascii="Times" w:eastAsia="Times" w:hAnsi="Times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2A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2A69"/>
    <w:rPr>
      <w:rFonts w:ascii="Times" w:eastAsia="Times" w:hAnsi="Times" w:cs="Times New Roman"/>
      <w:b/>
      <w:bCs/>
      <w:sz w:val="20"/>
      <w:szCs w:val="20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2A6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2A69"/>
    <w:rPr>
      <w:rFonts w:ascii="Tahoma" w:eastAsia="Times" w:hAnsi="Tahoma" w:cs="Tahoma"/>
      <w:sz w:val="16"/>
      <w:szCs w:val="16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1438D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38D7"/>
    <w:rPr>
      <w:rFonts w:ascii="Times" w:eastAsia="Times" w:hAnsi="Times" w:cs="Times New Roman"/>
      <w:sz w:val="24"/>
      <w:szCs w:val="20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1438D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38D7"/>
    <w:rPr>
      <w:rFonts w:ascii="Times" w:eastAsia="Times" w:hAnsi="Times" w:cs="Times New Roman"/>
      <w:sz w:val="24"/>
      <w:szCs w:val="20"/>
      <w:lang w:eastAsia="ja-JP"/>
    </w:rPr>
  </w:style>
  <w:style w:type="paragraph" w:styleId="ListParagraph">
    <w:name w:val="List Paragraph"/>
    <w:basedOn w:val="Normal"/>
    <w:rsid w:val="00F9189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E4929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EndnoteTextChar">
    <w:name w:val="Endnote Text Char"/>
    <w:basedOn w:val="DefaultParagraphFont"/>
    <w:link w:val="EndnoteText"/>
    <w:rsid w:val="009E4929"/>
    <w:rPr>
      <w:rFonts w:ascii="Times New Roman" w:eastAsia="SimSun" w:hAnsi="Times New Roman" w:cs="Times New Roman"/>
      <w:sz w:val="20"/>
      <w:szCs w:val="24"/>
    </w:rPr>
  </w:style>
  <w:style w:type="paragraph" w:styleId="EndnoteText">
    <w:name w:val="endnote text"/>
    <w:basedOn w:val="Normal"/>
    <w:link w:val="EndnoteTextChar"/>
    <w:rsid w:val="009E4929"/>
    <w:rPr>
      <w:rFonts w:ascii="Times New Roman" w:eastAsia="SimSun" w:hAnsi="Times New Roman"/>
      <w:sz w:val="20"/>
      <w:szCs w:val="24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E4929"/>
    <w:rPr>
      <w:rFonts w:ascii="Courier New" w:eastAsia="Times New Roman" w:hAnsi="Courier New" w:cs="Courier New"/>
      <w:color w:val="000000"/>
      <w:sz w:val="20"/>
      <w:szCs w:val="20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E492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color w:val="000000"/>
      <w:sz w:val="20"/>
      <w:lang w:eastAsia="en-US"/>
    </w:rPr>
  </w:style>
  <w:style w:type="character" w:customStyle="1" w:styleId="z-TopofFormChar">
    <w:name w:val="z-Top of Form Char"/>
    <w:basedOn w:val="DefaultParagraphFont"/>
    <w:link w:val="z-TopofForm"/>
    <w:uiPriority w:val="99"/>
    <w:rsid w:val="009E4929"/>
    <w:rPr>
      <w:rFonts w:ascii="Arial" w:eastAsia="Times New Roman" w:hAnsi="Arial" w:cs="Arial"/>
      <w:vanish/>
      <w:color w:val="000000"/>
      <w:sz w:val="16"/>
      <w:szCs w:val="16"/>
    </w:rPr>
  </w:style>
  <w:style w:type="paragraph" w:styleId="z-TopofForm">
    <w:name w:val="HTML Top of Form"/>
    <w:basedOn w:val="Normal"/>
    <w:next w:val="Normal"/>
    <w:link w:val="z-TopofFormChar"/>
    <w:hidden/>
    <w:uiPriority w:val="99"/>
    <w:unhideWhenUsed/>
    <w:rsid w:val="009E4929"/>
    <w:pPr>
      <w:pBdr>
        <w:bottom w:val="single" w:sz="6" w:space="1" w:color="auto"/>
      </w:pBdr>
      <w:jc w:val="center"/>
    </w:pPr>
    <w:rPr>
      <w:rFonts w:ascii="Arial" w:eastAsia="Times New Roman" w:hAnsi="Arial" w:cs="Arial"/>
      <w:vanish/>
      <w:color w:val="000000"/>
      <w:sz w:val="16"/>
      <w:szCs w:val="16"/>
      <w:lang w:eastAsia="zh-CN"/>
    </w:rPr>
  </w:style>
  <w:style w:type="character" w:customStyle="1" w:styleId="z-TopofFormChar1">
    <w:name w:val="z-Top of Form Char1"/>
    <w:basedOn w:val="DefaultParagraphFont"/>
    <w:rsid w:val="009E4929"/>
    <w:rPr>
      <w:rFonts w:ascii="Arial" w:eastAsia="Times" w:hAnsi="Arial" w:cs="Arial"/>
      <w:vanish/>
      <w:sz w:val="16"/>
      <w:szCs w:val="16"/>
      <w:lang w:eastAsia="ja-JP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9E4929"/>
    <w:rPr>
      <w:rFonts w:ascii="Arial" w:eastAsia="Times New Roman" w:hAnsi="Arial" w:cs="Arial"/>
      <w:vanish/>
      <w:color w:val="000000"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9E4929"/>
    <w:pPr>
      <w:pBdr>
        <w:top w:val="single" w:sz="6" w:space="1" w:color="auto"/>
      </w:pBdr>
      <w:jc w:val="center"/>
    </w:pPr>
    <w:rPr>
      <w:rFonts w:ascii="Arial" w:eastAsia="Times New Roman" w:hAnsi="Arial" w:cs="Arial"/>
      <w:vanish/>
      <w:color w:val="000000"/>
      <w:sz w:val="16"/>
      <w:szCs w:val="16"/>
      <w:lang w:eastAsia="zh-CN"/>
    </w:rPr>
  </w:style>
  <w:style w:type="character" w:customStyle="1" w:styleId="z-BottomofFormChar1">
    <w:name w:val="z-Bottom of Form Char1"/>
    <w:basedOn w:val="DefaultParagraphFont"/>
    <w:rsid w:val="009E4929"/>
    <w:rPr>
      <w:rFonts w:ascii="Arial" w:eastAsia="Times" w:hAnsi="Arial" w:cs="Arial"/>
      <w:vanish/>
      <w:sz w:val="16"/>
      <w:szCs w:val="16"/>
      <w:lang w:eastAsia="ja-JP"/>
    </w:rPr>
  </w:style>
  <w:style w:type="character" w:styleId="Emphasis">
    <w:name w:val="Emphasis"/>
    <w:uiPriority w:val="20"/>
    <w:qFormat/>
    <w:rsid w:val="009E4929"/>
    <w:rPr>
      <w:i/>
    </w:rPr>
  </w:style>
  <w:style w:type="character" w:customStyle="1" w:styleId="Heading1Char">
    <w:name w:val="Heading 1 Char"/>
    <w:basedOn w:val="DefaultParagraphFont"/>
    <w:link w:val="Heading1"/>
    <w:rsid w:val="00EF7AB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character" w:customStyle="1" w:styleId="Heading3Char">
    <w:name w:val="Heading 3 Char"/>
    <w:basedOn w:val="DefaultParagraphFont"/>
    <w:link w:val="Heading3"/>
    <w:rsid w:val="00EF7AB3"/>
    <w:rPr>
      <w:rFonts w:asciiTheme="majorHAnsi" w:eastAsiaTheme="majorEastAsia" w:hAnsiTheme="majorHAnsi" w:cstheme="majorBidi"/>
      <w:b/>
      <w:bCs/>
      <w:color w:val="4F81BD" w:themeColor="accent1"/>
      <w:sz w:val="24"/>
      <w:szCs w:val="20"/>
      <w:lang w:eastAsia="ja-JP"/>
    </w:rPr>
  </w:style>
  <w:style w:type="paragraph" w:styleId="Revision">
    <w:name w:val="Revision"/>
    <w:hidden/>
    <w:uiPriority w:val="99"/>
    <w:rsid w:val="000E6111"/>
    <w:pPr>
      <w:spacing w:after="0" w:line="240" w:lineRule="auto"/>
    </w:pPr>
    <w:rPr>
      <w:rFonts w:ascii="Times" w:eastAsia="Times" w:hAnsi="Times" w:cs="Times New Roman"/>
      <w:sz w:val="24"/>
      <w:szCs w:val="20"/>
      <w:lang w:eastAsia="ja-JP"/>
    </w:rPr>
  </w:style>
  <w:style w:type="table" w:styleId="TableGrid">
    <w:name w:val="Table Grid"/>
    <w:basedOn w:val="TableNormal"/>
    <w:uiPriority w:val="59"/>
    <w:rsid w:val="00800C9B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3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4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606136">
          <w:marLeft w:val="150"/>
          <w:marRight w:val="15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895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173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161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132121">
      <w:bodyDiv w:val="1"/>
      <w:marLeft w:val="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893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022448">
              <w:marLeft w:val="0"/>
              <w:marRight w:val="0"/>
              <w:marTop w:val="0"/>
              <w:marBottom w:val="28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793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46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0902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14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40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541782">
      <w:bodyDiv w:val="1"/>
      <w:marLeft w:val="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632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664482">
              <w:marLeft w:val="0"/>
              <w:marRight w:val="0"/>
              <w:marTop w:val="0"/>
              <w:marBottom w:val="28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158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8486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7137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2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51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776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48" w:space="0" w:color="FFFFFF"/>
                <w:bottom w:val="none" w:sz="0" w:space="0" w:color="auto"/>
                <w:right w:val="single" w:sz="48" w:space="0" w:color="FFFFFF"/>
              </w:divBdr>
              <w:divsChild>
                <w:div w:id="404035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3749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80810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6448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45858913">
                              <w:marLeft w:val="0"/>
                              <w:marRight w:val="0"/>
                              <w:marTop w:val="0"/>
                              <w:marBottom w:val="3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541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9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37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11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545666">
      <w:bodyDiv w:val="1"/>
      <w:marLeft w:val="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03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8532622">
              <w:marLeft w:val="0"/>
              <w:marRight w:val="0"/>
              <w:marTop w:val="0"/>
              <w:marBottom w:val="28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84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4901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650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341060">
      <w:bodyDiv w:val="1"/>
      <w:marLeft w:val="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05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1848019">
              <w:marLeft w:val="0"/>
              <w:marRight w:val="0"/>
              <w:marTop w:val="0"/>
              <w:marBottom w:val="28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071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633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751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28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7989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48" w:space="0" w:color="FFFFFF"/>
                <w:bottom w:val="none" w:sz="0" w:space="0" w:color="auto"/>
                <w:right w:val="single" w:sz="48" w:space="0" w:color="FFFFFF"/>
              </w:divBdr>
              <w:divsChild>
                <w:div w:id="513299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5401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6488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53998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792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49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5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84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7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83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15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45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975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4146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582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53665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34260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96824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723576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754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3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13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138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527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338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04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48" w:space="0" w:color="FFFFFF"/>
                <w:bottom w:val="none" w:sz="0" w:space="0" w:color="auto"/>
                <w:right w:val="single" w:sz="48" w:space="0" w:color="FFFFFF"/>
              </w:divBdr>
              <w:divsChild>
                <w:div w:id="628172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2313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9904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72145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12792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52568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17151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646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9636646">
                              <w:marLeft w:val="0"/>
                              <w:marRight w:val="0"/>
                              <w:marTop w:val="0"/>
                              <w:marBottom w:val="28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60922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21950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666832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47025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410749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4548677">
                              <w:marLeft w:val="-105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8070870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13450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672463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69081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77412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86262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40594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35009937">
                              <w:marLeft w:val="0"/>
                              <w:marRight w:val="0"/>
                              <w:marTop w:val="300"/>
                              <w:marBottom w:val="3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5196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52947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406455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0986029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4037935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6123274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1465529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2105319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4756407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9041736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3465942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21210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1338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7229477">
                              <w:marLeft w:val="0"/>
                              <w:marRight w:val="0"/>
                              <w:marTop w:val="0"/>
                              <w:marBottom w:val="28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368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0907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578128840">
                              <w:marLeft w:val="0"/>
                              <w:marRight w:val="0"/>
                              <w:marTop w:val="0"/>
                              <w:marBottom w:val="28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16040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94351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36863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10286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93156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2161130">
                                  <w:marLeft w:val="0"/>
                                  <w:marRight w:val="30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350570200">
                      <w:marLeft w:val="150"/>
                      <w:marRight w:val="0"/>
                      <w:marTop w:val="0"/>
                      <w:marBottom w:val="3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81718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36942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64945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39135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78487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95051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48042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82739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02292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176147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42451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9508686">
                              <w:marLeft w:val="0"/>
                              <w:marRight w:val="0"/>
                              <w:marTop w:val="0"/>
                              <w:marBottom w:val="28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68673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381232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821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8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149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43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microsoft.com/office/2007/relationships/stylesWithEffects" Target="stylesWithEffect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6988B9-6B80-4AFA-8580-5471C754B7D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36BBA34-57C0-4D90-B7A5-C5E1F2D7AA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49</Words>
  <Characters>541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DC</Company>
  <LinksUpToDate>false</LinksUpToDate>
  <CharactersWithSpaces>63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t1</dc:creator>
  <cp:lastModifiedBy>Tong, Suxiang (CDC/OID/NCIRD)</cp:lastModifiedBy>
  <cp:revision>2</cp:revision>
  <cp:lastPrinted>2012-11-12T21:41:00Z</cp:lastPrinted>
  <dcterms:created xsi:type="dcterms:W3CDTF">2013-09-17T00:26:00Z</dcterms:created>
  <dcterms:modified xsi:type="dcterms:W3CDTF">2013-09-17T00:26:00Z</dcterms:modified>
</cp:coreProperties>
</file>